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507681">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507681"/>
    <w:p w14:paraId="28885133" w14:textId="77777777" w:rsidR="00E95165" w:rsidRDefault="00563F73" w:rsidP="00507681">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1EEE6284" w:rsidR="00563F73" w:rsidRDefault="00563F73" w:rsidP="00507681">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D220AB">
        <w:rPr>
          <w:noProof/>
        </w:rPr>
        <w:t>December 30, 2015</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1CD17CD9"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507681"/>
    <w:p w14:paraId="472A8D9B" w14:textId="77777777" w:rsidR="006161B0" w:rsidRDefault="006161B0" w:rsidP="00507681">
      <w:pPr>
        <w:pStyle w:val="Heading1"/>
      </w:pPr>
      <w:r>
        <w:t>Abstract</w:t>
      </w:r>
    </w:p>
    <w:p w14:paraId="46874BB9" w14:textId="1B144A25" w:rsidR="006161B0" w:rsidRDefault="009B2A6B" w:rsidP="00507681">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5758BD71"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44050E">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574E06">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CC51DD" w:rsidRPr="00CC51DD">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464BA0">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D220AB">
        <w:fldChar w:fldCharType="separate"/>
      </w:r>
      <w:r w:rsidR="00D220AB" w:rsidRPr="00D220AB">
        <w:rPr>
          <w:noProof/>
        </w:rPr>
        <w:t>(Gallet et al. 2012)</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lastRenderedPageBreak/>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0A447EA3" w14:textId="1CF150F3" w:rsidR="0044050E" w:rsidRDefault="0044050E" w:rsidP="0050768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a descriptive and predictive framework for </w:t>
      </w:r>
      <w:r>
        <w:rPr>
          <w:lang w:bidi="ar-SA"/>
        </w:rPr>
        <w:t>estimating</w:t>
      </w:r>
      <w:r w:rsidRPr="00BE2CB3">
        <w:rPr>
          <w:lang w:bidi="ar-SA"/>
        </w:rPr>
        <w:t xml:space="preserve"> </w:t>
      </w:r>
      <w:r>
        <w:rPr>
          <w:lang w:bidi="ar-SA"/>
        </w:rPr>
        <w:t>growth</w:t>
      </w:r>
      <w:r w:rsidRPr="00BE2CB3">
        <w:rPr>
          <w:lang w:bidi="ar-SA"/>
        </w:rPr>
        <w:t xml:space="preserve"> </w:t>
      </w:r>
      <w:r w:rsidR="00D220AB">
        <w:rPr>
          <w:lang w:bidi="ar-SA"/>
        </w:rPr>
        <w:t xml:space="preserve">parameters </w:t>
      </w:r>
      <w:r>
        <w:rPr>
          <w:lang w:bidi="ar-SA"/>
        </w:rPr>
        <w:t xml:space="preserve">from growth </w:t>
      </w:r>
      <w:r w:rsidR="00D220AB">
        <w:rPr>
          <w:lang w:bidi="ar-SA"/>
        </w:rPr>
        <w:t>curves</w:t>
      </w:r>
      <w:r>
        <w:rPr>
          <w:lang w:bidi="ar-SA"/>
        </w:rPr>
        <w:t xml:space="preserve">, </w:t>
      </w:r>
      <w:r w:rsidRPr="00BE2CB3">
        <w:rPr>
          <w:lang w:bidi="ar-SA"/>
        </w:rPr>
        <w:t>predi</w:t>
      </w:r>
      <w:r>
        <w:rPr>
          <w:lang w:bidi="ar-SA"/>
        </w:rPr>
        <w:t xml:space="preserve">cting competition results, and inferring </w:t>
      </w:r>
      <w:r w:rsidR="00D220AB">
        <w:rPr>
          <w:lang w:bidi="ar-SA"/>
        </w:rPr>
        <w:t xml:space="preserve">relative </w:t>
      </w:r>
      <w:r>
        <w:rPr>
          <w:lang w:bidi="ar-SA"/>
        </w:rPr>
        <w:t>fitness</w:t>
      </w:r>
      <w:r w:rsidRPr="00BE2CB3">
        <w:rPr>
          <w:lang w:bidi="ar-SA"/>
        </w:rPr>
        <w:t>.</w:t>
      </w:r>
      <w:r>
        <w:rPr>
          <w:lang w:bidi="ar-SA"/>
        </w:rPr>
        <w:t xml:space="preserve"> </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507681">
      <w:pPr>
        <w:pStyle w:val="Heading2"/>
      </w:pPr>
      <w:r w:rsidRPr="00A362F7">
        <w:t>Growth model</w:t>
      </w:r>
      <w:r w:rsidR="003202F1">
        <w:t>s</w:t>
      </w:r>
    </w:p>
    <w:p w14:paraId="13443C12" w14:textId="730A4496" w:rsidR="00765CD6" w:rsidRDefault="00765CD6" w:rsidP="00507681">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7C21401A" w:rsidR="00765CD6" w:rsidRDefault="00765CD6" w:rsidP="00507681">
      <w:r>
        <w:t xml:space="preserve">The </w:t>
      </w:r>
      <w:proofErr w:type="spellStart"/>
      <w:r>
        <w:t>Baranyi</w:t>
      </w:r>
      <w:proofErr w:type="spellEnd"/>
      <w:r>
        <w:t>-</w:t>
      </w:r>
      <w:r w:rsidR="00984152">
        <w:t xml:space="preserve">Roberts </w:t>
      </w:r>
      <w:r>
        <w:t>model is defined 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77777777"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909F9C1" w:rsidR="00EB7652" w:rsidRDefault="00EB7652" w:rsidP="00507681">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v</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32EDCEE6" w:rsidR="00EB7652" w:rsidRDefault="00EB7652" w:rsidP="00507681">
      <w:proofErr w:type="gramStart"/>
      <w:r>
        <w:t>where</w:t>
      </w:r>
      <w:proofErr w:type="gramEnd"/>
      <w:r>
        <w:t xml:space="preserv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3202F1">
        <w:t xml:space="preserve"> in low density (see Appendix A) </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3202F1" w:rsidRPr="003202F1">
        <w:rPr>
          <w:iCs/>
        </w:rPr>
        <w:t>specific increase in log growth rate</w:t>
      </w:r>
      <w:r w:rsidR="003202F1">
        <w:t xml:space="preserve"> (see Appendix A). </w:t>
      </w:r>
      <w:r w:rsidR="00CC51DD">
        <w:t>For a derivation of eq. 1 from first principles, see Appendix A.</w:t>
      </w:r>
    </w:p>
    <w:p w14:paraId="34FDB3B7" w14:textId="3B6ABA6A" w:rsidR="00EB7652" w:rsidRDefault="00EB7652" w:rsidP="00507681">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t xml:space="preserve">. When the </w:t>
      </w:r>
      <w:r w:rsidR="003202F1" w:rsidRPr="003202F1">
        <w:rPr>
          <w:iCs/>
        </w:rPr>
        <w:t>specific increase in log growth rate</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w:t>
      </w:r>
      <w:r>
        <w:lastRenderedPageBreak/>
        <w:t xml:space="preserve">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u03bd=m-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ν=m-1,k=r⋅ν</m:t>
        </m:r>
      </m:oMath>
      <w:r w:rsidR="009050CE" w:rsidRPr="009050CE">
        <w:rPr>
          <w:noProof/>
        </w:rPr>
        <w:t>)</w:t>
      </w:r>
      <w:r w:rsidR="009050CE">
        <w:fldChar w:fldCharType="end"/>
      </w:r>
      <w:r w:rsidR="003D0164">
        <w:t>.</w:t>
      </w:r>
    </w:p>
    <w:p w14:paraId="03E4527E" w14:textId="00BE4B80" w:rsidR="00EB7652" w:rsidRDefault="00EB7652" w:rsidP="00507681">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between 0 and 1) that is adjusted for </w:t>
      </w:r>
      <w:r w:rsidR="009050CE">
        <w:t>growth</w:t>
      </w:r>
      <w:r w:rsidR="003202F1">
        <w:t xml:space="preserve"> at </w:t>
      </w:r>
      <w:proofErr w:type="gramStart"/>
      <w:r w:rsidR="003202F1">
        <w:t xml:space="preserve">time </w:t>
      </w:r>
      <w:proofErr w:type="gramEnd"/>
      <m:oMath>
        <m:r>
          <w:rPr>
            <w:rFonts w:ascii="Cambria Math" w:hAnsi="Cambria Math"/>
          </w:rPr>
          <m:t>t</m:t>
        </m:r>
      </m:oMath>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152D2DA4" w:rsidR="00406968" w:rsidRDefault="00406968" w:rsidP="00507681">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v</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26C93D6C" w:rsidR="00551D58" w:rsidRDefault="00551D58" w:rsidP="0050768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p>
    <w:p w14:paraId="2A6969CE" w14:textId="0ADD8381" w:rsidR="00060445" w:rsidRDefault="005F02B4" w:rsidP="00507681">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v=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v=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xml:space="preserve">, or the generalized logistic model </w:t>
      </w:r>
      <w:r w:rsidR="00464BA0">
        <w:lastRenderedPageBreak/>
        <w:t>(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464BA0">
        <w:t xml:space="preserve">fifth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oMath>
      <w:r w:rsidR="00966DD5">
        <w:t>.</w:t>
      </w:r>
    </w:p>
    <w:p w14:paraId="272B256D" w14:textId="77777777" w:rsidR="005F02B4" w:rsidRDefault="005F02B4" w:rsidP="00507681">
      <w:pPr>
        <w:pStyle w:val="Heading2"/>
      </w:pPr>
      <w:r>
        <w:t>Model fitting and selection</w:t>
      </w:r>
    </w:p>
    <w:p w14:paraId="3D47950C" w14:textId="72ACDD41" w:rsidR="005F02B4" w:rsidRDefault="005F02B4" w:rsidP="00507681">
      <w:r>
        <w:t xml:space="preserve">We fit all </w:t>
      </w:r>
      <w:r w:rsidR="00464BA0">
        <w:t>six</w:t>
      </w:r>
      <w:r>
        <w:t xml:space="preserve"> model</w:t>
      </w:r>
      <w:r w:rsidR="00966DD5">
        <w:t xml:space="preserve"> form</w:t>
      </w:r>
      <w:r>
        <w:t xml:space="preserve">s to the 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507681">
      <w:r>
        <w:t>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proofErr w:type="gramStart"/>
      <w:r>
        <w:t>where</w:t>
      </w:r>
      <w:proofErr w:type="gramEnd"/>
      <w:r>
        <w:t xml:space="preserv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1A02EF24" w:rsidR="00154E23" w:rsidRDefault="00C05ED5" w:rsidP="00507681">
      <w:r>
        <w:t xml:space="preserve">We repeat the model fitting procedure for the growth curves data of each strain to produce estimates for all six parameters as well as confidence intervals on these </w:t>
      </w:r>
      <w:r w:rsidR="00895982">
        <w:t>estimates</w:t>
      </w:r>
      <w:r w:rsidR="00E74D07">
        <w:t xml:space="preserve"> (</w:t>
      </w:r>
      <w:r w:rsidR="00E74D07" w:rsidRPr="008F3527">
        <w:rPr>
          <w:highlight w:val="yellow"/>
        </w:rPr>
        <w:t>Fig. 1B</w:t>
      </w:r>
      <w:r w:rsidR="00E74D07">
        <w:t>)</w:t>
      </w:r>
      <w:r>
        <w:t>.</w:t>
      </w:r>
    </w:p>
    <w:p w14:paraId="70FD87B0" w14:textId="00BB61E1" w:rsidR="00464BA0" w:rsidRDefault="00464BA0" w:rsidP="00507681">
      <w:pPr>
        <w:pStyle w:val="Heading2"/>
      </w:pPr>
      <w:r>
        <w:t>Competition model</w:t>
      </w:r>
    </w:p>
    <w:p w14:paraId="18A511A7" w14:textId="739D6A95" w:rsidR="005F02B4" w:rsidRDefault="00412582" w:rsidP="00507681">
      <w:r>
        <w:t xml:space="preserve">We model competitions by integrating the </w:t>
      </w:r>
      <w:proofErr w:type="spellStart"/>
      <w:r>
        <w:t>Lotka-Volterra</w:t>
      </w:r>
      <w:proofErr w:type="spellEnd"/>
      <w:r>
        <w:t xml:space="preserve"> competition model [REF] into our growth model from eq. 1</w:t>
      </w:r>
      <w:r w:rsidR="00FB4568">
        <w:t xml:space="preserve"> (see Appendix B for more details)</w:t>
      </w:r>
      <w:r w:rsidR="00C05ED5">
        <w:t>:</w:t>
      </w:r>
    </w:p>
    <w:p w14:paraId="0FA2FC80" w14:textId="73894E01" w:rsidR="00C05ED5" w:rsidRDefault="00D220AB" w:rsidP="00507681">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067BCB1F" w:rsidR="00C05ED5" w:rsidRDefault="00D220AB" w:rsidP="00507681">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7F9E1958" w:rsidR="00C05ED5" w:rsidRDefault="00D220AB" w:rsidP="00507681">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2B59FECE" w14:textId="77777777" w:rsidR="00FB4568" w:rsidRDefault="00D220AB" w:rsidP="00507681">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FB4568">
        <w:t>.</w:t>
      </w:r>
      <w:r w:rsidR="00C05ED5">
        <w:t xml:space="preserve">                                      </w:t>
      </w:r>
      <w:r w:rsidR="00E77F4F">
        <w:t xml:space="preserve">      </w:t>
      </w:r>
      <w:r w:rsidR="00C05ED5">
        <w:t xml:space="preserve">                  </w:t>
      </w:r>
      <w:r w:rsidR="00FB4568">
        <w:t xml:space="preserve">     (3d)</w:t>
      </w:r>
    </w:p>
    <w:p w14:paraId="40D60065" w14:textId="3487F474" w:rsidR="00FB4568" w:rsidRDefault="00D220AB" w:rsidP="00507681">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from the model fitting procedure.</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FB4568">
        <w:t xml:space="preserve"> </w:t>
      </w:r>
      <w:proofErr w:type="gramStart"/>
      <w:r w:rsidR="00FB4568">
        <w:t>are</w:t>
      </w:r>
      <w:proofErr w:type="gramEnd"/>
      <w:r w:rsidR="00FB4568">
        <w:t xml:space="preserve"> competition coefficients which </w:t>
      </w:r>
      <w:r w:rsidR="00FB4568" w:rsidRPr="00FB4568">
        <w:rPr>
          <w:highlight w:val="yellow"/>
        </w:rPr>
        <w:t xml:space="preserve">represent strain </w:t>
      </w:r>
      <w:r w:rsidR="00FB4568" w:rsidRPr="00FB4568">
        <w:rPr>
          <w:i/>
          <w:iCs/>
          <w:highlight w:val="yellow"/>
        </w:rPr>
        <w:t>i</w:t>
      </w:r>
      <w:r w:rsidR="00FB4568" w:rsidRPr="00FB4568">
        <w:rPr>
          <w:highlight w:val="yellow"/>
        </w:rPr>
        <w:t xml:space="preserve">'s ratio between the intra- and </w:t>
      </w:r>
      <w:r w:rsidR="00FB4568" w:rsidRPr="00FB4568">
        <w:rPr>
          <w:highlight w:val="yellow"/>
        </w:rPr>
        <w:lastRenderedPageBreak/>
        <w:t>inter-strain competition</w:t>
      </w:r>
      <w:r w:rsidR="00FB4568">
        <w:t xml:space="preserve">. </w:t>
      </w:r>
      <w:r w:rsidR="008F3527">
        <w:t>The competition mode</w:t>
      </w:r>
      <w:r w:rsidR="008F3527" w:rsidRPr="00895982">
        <w:t xml:space="preserve">l explicitly assumes that interactions between the strains </w:t>
      </w:r>
      <w:r w:rsidR="008F3527">
        <w:t xml:space="preserve">are solely due </w:t>
      </w:r>
      <w:r w:rsidR="008F3527" w:rsidRPr="00895982">
        <w:t xml:space="preserve">to </w:t>
      </w:r>
      <w:r w:rsidR="008F3527" w:rsidRPr="008F3527">
        <w:t>resource competition</w:t>
      </w:r>
      <w:r w:rsidR="008F3527" w:rsidRPr="00895982">
        <w:t>. Therefore, all</w:t>
      </w:r>
      <w:r w:rsidR="008F3527">
        <w:t xml:space="preserve"> </w:t>
      </w:r>
      <w:r w:rsidR="008F3527" w:rsidRPr="00895982">
        <w:t>interactions are described by the deceleration of the growth rate of each strain in response to growth of the other strain</w:t>
      </w:r>
      <w:r w:rsidR="008F3527">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8F3527">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8F3527">
        <w:t xml:space="preserve"> (see Appendix B).</w:t>
      </w:r>
    </w:p>
    <w:p w14:paraId="44A4379B" w14:textId="2C94AB2B" w:rsidR="00FB4568" w:rsidRDefault="00FB4568" w:rsidP="00507681">
      <w:r>
        <w:t>Eq. 3 is fitted to the growth curve of a mixed culture of both strains, in which the combined OD of both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 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OD from the mixed culture</w:t>
      </w:r>
      <w:r w:rsidR="00353E9F">
        <w:t xml:space="preserve"> (</w:t>
      </w:r>
      <w:r w:rsidR="00353E9F" w:rsidRPr="008F3527">
        <w:rPr>
          <w:highlight w:val="yellow"/>
        </w:rPr>
        <w:t>Fig. X</w:t>
      </w:r>
      <w:r w:rsidR="00353E9F">
        <w:t>)</w:t>
      </w:r>
      <w:r>
        <w:t>.</w:t>
      </w:r>
    </w:p>
    <w:p w14:paraId="2C0CE35C" w14:textId="78A3522E" w:rsidR="00353E9F" w:rsidRDefault="00353E9F" w:rsidP="00507681">
      <w:pPr>
        <w:pStyle w:val="Heading2"/>
      </w:pPr>
      <w:r>
        <w:t>Competition prediction</w:t>
      </w:r>
    </w:p>
    <w:p w14:paraId="3F886ACF" w14:textId="55B99C48" w:rsidR="003578D2" w:rsidRDefault="00353E9F" w:rsidP="00507681">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w:t>
      </w:r>
      <w:r w:rsidR="00984152">
        <w:t xml:space="preserve">of </w:t>
      </w:r>
      <w:r w:rsidR="003578D2">
        <w:t xml:space="preserve">the </w:t>
      </w:r>
      <w:r w:rsidR="00FB4568">
        <w:t>frequenc</w:t>
      </w:r>
      <w:r w:rsidR="008F3527">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a </w:t>
      </w:r>
      <w:r w:rsidR="003578D2">
        <w:t xml:space="preserve">competition </w:t>
      </w:r>
      <w:r w:rsidR="00FB4568">
        <w:t xml:space="preserve">experiment </w:t>
      </w:r>
      <w:r w:rsidR="00E74D07">
        <w:t>(</w:t>
      </w:r>
      <w:r w:rsidR="00E74D07" w:rsidRPr="008F3527">
        <w:rPr>
          <w:highlight w:val="yellow"/>
        </w:rPr>
        <w:t>Fig. 1C</w:t>
      </w:r>
      <w:r w:rsidR="00E74D07">
        <w:t>)</w:t>
      </w:r>
      <w:r w:rsidR="008F3527">
        <w:t>.</w:t>
      </w:r>
    </w:p>
    <w:p w14:paraId="7CBDE4C3" w14:textId="77777777" w:rsidR="002D33FF" w:rsidRDefault="002D33FF" w:rsidP="00507681"/>
    <w:p w14:paraId="7A13CA16" w14:textId="77777777" w:rsidR="002D33FF" w:rsidRDefault="002D33FF" w:rsidP="00507681">
      <w:pPr>
        <w:jc w:val="center"/>
      </w:pPr>
      <w:r>
        <w:rPr>
          <w:noProof/>
        </w:rPr>
        <w:lastRenderedPageBreak/>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507681">
      <w:pPr>
        <w:pStyle w:val="Caption"/>
        <w:spacing w:line="360" w:lineRule="auto"/>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04D6C044" w14:textId="6071AAD8" w:rsidR="00895982" w:rsidRDefault="008F3527" w:rsidP="00507681">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333EC9CB" w:rsidR="00406968" w:rsidRDefault="00895982" w:rsidP="00507681">
      <w:pPr>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567E758A" w14:textId="37DB91C7" w:rsidR="005226B0" w:rsidRDefault="00E95165" w:rsidP="00507681">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w:t>
      </w:r>
      <w:r>
        <w:t xml:space="preserve">growth curves </w:t>
      </w:r>
      <w:r w:rsidR="008F3527">
        <w:t>of mono- and mixed cultures</w:t>
      </w:r>
      <w:r>
        <w:t>.</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44050E">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735323EC" w:rsidR="00406968" w:rsidRDefault="005226B0" w:rsidP="00507681">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38F230E2" w:rsidR="00E95165" w:rsidRPr="00555009" w:rsidRDefault="00E95165" w:rsidP="00507681">
      <w:r w:rsidRPr="008F3527">
        <w:rPr>
          <w:highlight w:val="yellow"/>
        </w:rPr>
        <w:lastRenderedPageBreak/>
        <w:t>Our method assumes that the two strains interact</w:t>
      </w:r>
      <w:r w:rsidR="006147AD" w:rsidRPr="008F3527">
        <w:rPr>
          <w:highlight w:val="yellow"/>
        </w:rPr>
        <w:t xml:space="preserve"> solely</w:t>
      </w:r>
      <w:r w:rsidRPr="008F3527">
        <w:rPr>
          <w:highlight w:val="yellow"/>
        </w:rPr>
        <w:t xml:space="preserve"> via resource competition</w:t>
      </w:r>
      <w:r w:rsidR="00451F50" w:rsidRPr="008F3527">
        <w:rPr>
          <w:highlight w:val="yellow"/>
        </w:rPr>
        <w:t>; that is, only through</w:t>
      </w:r>
      <w:r w:rsidR="008D29A3" w:rsidRPr="008F3527">
        <w:rPr>
          <w:highlight w:val="yellow"/>
        </w:rPr>
        <w:t xml:space="preserve"> the </w:t>
      </w:r>
      <w:proofErr w:type="gramStart"/>
      <w:r w:rsidR="008D29A3" w:rsidRPr="008F3527">
        <w:rPr>
          <w:highlight w:val="yellow"/>
        </w:rPr>
        <w:t>factor</w:t>
      </w:r>
      <w:r w:rsidR="00451F50" w:rsidRPr="008F3527">
        <w:rPr>
          <w:highlight w:val="yellow"/>
        </w:rPr>
        <w:t xml:space="preserve"> </w:t>
      </w:r>
      <w:proofErr w:type="gramEnd"/>
      <m:oMath>
        <m:d>
          <m:dPr>
            <m:ctrlPr>
              <w:rPr>
                <w:rFonts w:ascii="Cambria Math" w:hAnsi="Cambria Math"/>
                <w:i/>
                <w:highlight w:val="yellow"/>
              </w:rPr>
            </m:ctrlPr>
          </m:dPr>
          <m:e>
            <m:r>
              <w:rPr>
                <w:rFonts w:ascii="Cambria Math" w:hAnsi="Cambria Math"/>
                <w:highlight w:val="yellow"/>
              </w:rPr>
              <m:t>1-</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1</m:t>
                    </m:r>
                  </m:sub>
                </m:sSub>
              </m:den>
            </m:f>
            <m:r>
              <w:rPr>
                <w:rFonts w:ascii="Cambria Math" w:hAnsi="Cambria Math"/>
                <w:highlight w:val="yellow"/>
              </w:rPr>
              <m:t>+</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2</m:t>
                    </m:r>
                  </m:sub>
                </m:sSub>
              </m:den>
            </m:f>
          </m:e>
        </m:d>
      </m:oMath>
      <w:r w:rsidR="00451F50" w:rsidRPr="008F3527">
        <w:rPr>
          <w:highlight w:val="yellow"/>
        </w:rPr>
        <w:t xml:space="preserve">. </w:t>
      </w:r>
      <w:r w:rsidR="00096923" w:rsidRPr="008F3527">
        <w:rPr>
          <w:highlight w:val="yellow"/>
        </w:rPr>
        <w:t xml:space="preserve">If the </w:t>
      </w:r>
      <w:r w:rsidR="00451F50" w:rsidRPr="008F3527">
        <w:rPr>
          <w:highlight w:val="yellow"/>
        </w:rPr>
        <w:t>investigators know or suspect that additional interactions exist (</w:t>
      </w:r>
      <w:r w:rsidR="00451F50" w:rsidRPr="008F3527">
        <w:rPr>
          <w:i/>
          <w:iCs/>
          <w:highlight w:val="yellow"/>
        </w:rPr>
        <w:t>i.e.</w:t>
      </w:r>
      <w:r w:rsidR="00451F50" w:rsidRPr="008F3527">
        <w:rPr>
          <w:highlight w:val="yellow"/>
        </w:rPr>
        <w:t xml:space="preserve">, density-dependent interactions such as social or sexual selection, mutualism, and interference), our model can serve as a null hypothesis: the results of competition </w:t>
      </w:r>
      <w:r w:rsidR="006147AD" w:rsidRPr="008F3527">
        <w:rPr>
          <w:highlight w:val="yellow"/>
        </w:rPr>
        <w:t>experiments</w:t>
      </w:r>
      <w:r w:rsidR="00451F50" w:rsidRPr="008F3527">
        <w:rPr>
          <w:highlight w:val="yellow"/>
        </w:rPr>
        <w:t xml:space="preserve"> can be compared to model predictions and a</w:t>
      </w:r>
      <w:r w:rsidR="00096923" w:rsidRPr="008F3527">
        <w:rPr>
          <w:highlight w:val="yellow"/>
        </w:rPr>
        <w:t xml:space="preserve"> goodness of fit test </w:t>
      </w:r>
      <w:r w:rsidR="00451F50" w:rsidRPr="008F3527">
        <w:rPr>
          <w:highlight w:val="yellow"/>
        </w:rPr>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8F3527">
        <w:rPr>
          <w:highlight w:val="yellow"/>
        </w:rPr>
        <w:t xml:space="preserve"> </w:t>
      </w:r>
      <w:r w:rsidR="00451F50" w:rsidRPr="008F3527">
        <w:rPr>
          <w:highlight w:val="yellow"/>
        </w:rPr>
        <w:fldChar w:fldCharType="begin" w:fldLock="1"/>
      </w:r>
      <w:r w:rsidR="0044050E" w:rsidRPr="008F3527">
        <w:rPr>
          <w:highlight w:val="yellow"/>
        </w:rPr>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8F3527">
        <w:rPr>
          <w:highlight w:val="yellow"/>
        </w:rPr>
        <w:fldChar w:fldCharType="separate"/>
      </w:r>
      <w:r w:rsidR="003D0164" w:rsidRPr="008F3527">
        <w:rPr>
          <w:noProof/>
          <w:highlight w:val="yellow"/>
        </w:rPr>
        <w:t>(Masel 2014)</w:t>
      </w:r>
      <w:r w:rsidR="00451F50" w:rsidRPr="008F3527">
        <w:rPr>
          <w:highlight w:val="yellow"/>
        </w:rPr>
        <w:fldChar w:fldCharType="end"/>
      </w:r>
      <w:r w:rsidR="00451F50" w:rsidRPr="008F3527">
        <w:rPr>
          <w:highlight w:val="yellow"/>
        </w:rPr>
        <w:t>.</w:t>
      </w:r>
      <w:r w:rsidR="006147AD" w:rsidRPr="00555009">
        <w:t xml:space="preserve"> </w:t>
      </w:r>
      <w:r w:rsidR="00555009">
        <w:t xml:space="preserve"> </w:t>
      </w:r>
    </w:p>
    <w:p w14:paraId="05BD0246" w14:textId="77777777" w:rsidR="00096923" w:rsidRDefault="00096923" w:rsidP="00507681">
      <w:pPr>
        <w:pStyle w:val="Heading2"/>
      </w:pPr>
      <w:r>
        <w:t>Conclusions</w:t>
      </w:r>
    </w:p>
    <w:p w14:paraId="3F0CFB8A" w14:textId="236628FB" w:rsidR="00096923" w:rsidRDefault="00E50794" w:rsidP="00507681">
      <w:r>
        <w:t>We</w:t>
      </w:r>
      <w:r w:rsidR="00096923">
        <w:t xml:space="preserve"> propose</w:t>
      </w:r>
      <w:r w:rsidR="008F3527">
        <w:t xml:space="preserve"> and test</w:t>
      </w:r>
      <w:r w:rsidR="00096923">
        <w:t xml:space="preserv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for </w:t>
      </w:r>
      <w:proofErr w:type="spellStart"/>
      <w:r w:rsidR="008F3527">
        <w:t>interpretating</w:t>
      </w:r>
      <w:proofErr w:type="spellEnd"/>
      <w:r w:rsidR="00096923">
        <w:t xml:space="preserve"> competition </w:t>
      </w:r>
      <w:r>
        <w:t>experiments</w:t>
      </w:r>
      <w:r w:rsidR="00B830DD">
        <w:t>.</w:t>
      </w:r>
    </w:p>
    <w:p w14:paraId="38E2EFE2" w14:textId="77777777" w:rsidR="002D33FF" w:rsidRDefault="002D33FF" w:rsidP="00507681"/>
    <w:p w14:paraId="701ABB3D" w14:textId="77777777" w:rsidR="009C4366" w:rsidRDefault="009C4366" w:rsidP="00507681">
      <w:pPr>
        <w:pStyle w:val="Heading1"/>
      </w:pPr>
      <w:r>
        <w:t>Acknowledgments</w:t>
      </w:r>
    </w:p>
    <w:p w14:paraId="4C8E18C2" w14:textId="272CB603" w:rsidR="00574E06" w:rsidRDefault="009C4366" w:rsidP="00507681">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574E06">
        <w:t>,</w:t>
      </w:r>
      <w:r w:rsidR="008F3527">
        <w:t xml:space="preserve"> E. Rosenberg,</w:t>
      </w:r>
      <w:r w:rsidR="00D77AD4">
        <w:t xml:space="preserve"> 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t xml:space="preserve">and J. </w:t>
      </w:r>
      <w:proofErr w:type="spellStart"/>
      <w:r>
        <w:t>Masel</w:t>
      </w:r>
      <w:proofErr w:type="spellEnd"/>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7D8D530C" w14:textId="77777777" w:rsidR="00574E06" w:rsidRDefault="00574E06" w:rsidP="00507681">
      <w:pPr>
        <w:rPr>
          <w:rFonts w:ascii="Times New Roman" w:eastAsia="Times New Roman" w:hAnsi="Times New Roman" w:cs="Times New Roman"/>
        </w:rPr>
      </w:pPr>
      <w:r>
        <w:rPr>
          <w:rFonts w:ascii="Times New Roman" w:eastAsia="Times New Roman" w:hAnsi="Times New Roman" w:cs="Times New Roman"/>
        </w:rPr>
        <w:br w:type="page"/>
      </w:r>
    </w:p>
    <w:p w14:paraId="39EDFCDD" w14:textId="54992EA1" w:rsidR="009C4366" w:rsidRDefault="00574E06" w:rsidP="00507681">
      <w:pPr>
        <w:pStyle w:val="Heading1"/>
      </w:pPr>
      <w:r>
        <w:lastRenderedPageBreak/>
        <w:t>Appendices</w:t>
      </w:r>
    </w:p>
    <w:p w14:paraId="21304A25" w14:textId="01B227C3" w:rsidR="00574E06" w:rsidRDefault="00574E06" w:rsidP="00507681">
      <w:pPr>
        <w:pStyle w:val="Heading2"/>
      </w:pPr>
      <w:r>
        <w:t xml:space="preserve">Appendix A: Deriving the </w:t>
      </w:r>
      <w:r w:rsidR="002136EB">
        <w:t xml:space="preserve">growth </w:t>
      </w:r>
      <w:r>
        <w:t>model</w:t>
      </w:r>
    </w:p>
    <w:p w14:paraId="6F1FD670" w14:textId="759DEB73" w:rsidR="00574E06" w:rsidRDefault="00574E06" w:rsidP="00507681">
      <w:r>
        <w:t xml:space="preserve">Consider a population whose density or count is denoted by </w:t>
      </w:r>
      <w:r>
        <w:rPr>
          <w:i/>
          <w:iCs/>
        </w:rPr>
        <w:t>N</w:t>
      </w:r>
      <w:r>
        <w:t xml:space="preserve">. Let us denote the per-capita growth rate by </w:t>
      </w:r>
      <w:r>
        <w:rPr>
          <w:i/>
          <w:iCs/>
        </w:rPr>
        <w:t>Z</w:t>
      </w:r>
      <w:r w:rsidR="0001424B">
        <w:rPr>
          <w:i/>
          <w:iCs/>
        </w:rPr>
        <w:t xml:space="preserve"> </w:t>
      </w:r>
      <w:r w:rsidR="0001424B">
        <w:fldChar w:fldCharType="begin" w:fldLock="1"/>
      </w:r>
      <w:r w:rsidR="00715DA6">
        <w:instrText>ADDIN CSL_CITATION { "citationItems" : [ { "id" : "ITEM-1", "itemData" : { "DOI" : "10.1139/f81-153", "ISSN" : "0706-652X", "author" : [ { "dropping-particle" : "", "family" : "Schnute", "given" : "Jon", "non-dropping-particle" : "", "parse-names" : false, "suffix" : "" } ], "container-title" : "Canadian Journal of Fisheries and Aquatic Sciences", "id" : "ITEM-1", "issue" : "9", "issued" : { "date-parts" : [ [ "1981", "9" ] ] }, "page" : "1128-1140", "title" : "A Versatile Growth Model with Statistically Stable Parameters", "type" : "article-journal", "volume" : "38" }, "uris" : [ "http://www.mendeley.com/documents/?uuid=c0ac22b3-29a7-470a-9fc7-c0502ede586f" ] } ], "mendeley" : { "formattedCitation" : "(Schnute 1981)", "plainTextFormattedCitation" : "(Schnute 1981)", "previouslyFormattedCitation" : "(Schnute 1981)" }, "properties" : { "noteIndex" : 0 }, "schema" : "https://github.com/citation-style-language/schema/raw/master/csl-citation.json" }</w:instrText>
      </w:r>
      <w:r w:rsidR="0001424B">
        <w:fldChar w:fldCharType="separate"/>
      </w:r>
      <w:r w:rsidR="0001424B" w:rsidRPr="0001424B">
        <w:rPr>
          <w:noProof/>
        </w:rPr>
        <w:t>(Schnute 1981)</w:t>
      </w:r>
      <w:r w:rsidR="0001424B">
        <w:fldChar w:fldCharType="end"/>
      </w:r>
      <w:r>
        <w:t>:</w:t>
      </w:r>
    </w:p>
    <w:p w14:paraId="17EC6545" w14:textId="1942A8F4" w:rsidR="00574E06" w:rsidRDefault="00574E06" w:rsidP="00507681">
      <w:pPr>
        <w:jc w:val="center"/>
      </w:pPr>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oMath>
      <w:r>
        <w:t>.</w:t>
      </w:r>
    </w:p>
    <w:p w14:paraId="7D65E018" w14:textId="0682FFC3" w:rsidR="00574E06" w:rsidRDefault="00D77AD4" w:rsidP="00507681">
      <w:r>
        <w:t>A</w:t>
      </w:r>
      <w:r w:rsidR="00574E06">
        <w:t xml:space="preserve">ssume that the specific rate of </w:t>
      </w:r>
      <w:r w:rsidR="00574E06">
        <w:rPr>
          <w:i/>
          <w:iCs/>
        </w:rPr>
        <w:t>Z</w:t>
      </w:r>
      <w:r w:rsidR="00574E06">
        <w:t xml:space="preserve"> is a linear function of itself:</w:t>
      </w:r>
    </w:p>
    <w:p w14:paraId="71418924" w14:textId="393516D4" w:rsidR="00574E06" w:rsidRDefault="00D220AB" w:rsidP="00507681">
      <w:pPr>
        <w:jc w:val="center"/>
      </w:pPr>
      <m:oMath>
        <m:f>
          <m:fPr>
            <m:ctrlPr>
              <w:rPr>
                <w:rFonts w:ascii="Cambria Math" w:hAnsi="Cambria Math"/>
                <w:i/>
              </w:rPr>
            </m:ctrlPr>
          </m:fPr>
          <m:num>
            <m:r>
              <w:rPr>
                <w:rFonts w:ascii="Cambria Math" w:hAnsi="Cambria Math"/>
              </w:rPr>
              <m:t>1</m:t>
            </m:r>
          </m:num>
          <m:den>
            <m:r>
              <w:rPr>
                <w:rFonts w:ascii="Cambria Math" w:hAnsi="Cambria Math"/>
              </w:rPr>
              <m:t>Z</m:t>
            </m:r>
          </m:den>
        </m:f>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a+b</m:t>
        </m:r>
        <m:r>
          <w:rPr>
            <w:rFonts w:ascii="Cambria Math" w:hAnsi="Cambria Math"/>
          </w:rPr>
          <m:t>⋅</m:t>
        </m:r>
        <m:r>
          <w:rPr>
            <w:rFonts w:ascii="Cambria Math" w:hAnsi="Cambria Math"/>
          </w:rPr>
          <m:t>Z)</m:t>
        </m:r>
      </m:oMath>
      <w:r w:rsidR="00574E06">
        <w:t>.</w:t>
      </w:r>
    </w:p>
    <w:p w14:paraId="78ED6561" w14:textId="44B9A2ED" w:rsidR="00574E06" w:rsidRDefault="00574E06" w:rsidP="00507681">
      <w:r>
        <w:t xml:space="preserve">Now, if we substitute </w:t>
      </w:r>
      <m:oMath>
        <m:r>
          <w:rPr>
            <w:rFonts w:ascii="Cambria Math" w:hAnsi="Cambria Math"/>
          </w:rPr>
          <m:t>ν=-b, a=r</m:t>
        </m:r>
        <m:r>
          <w:rPr>
            <w:rFonts w:ascii="Cambria Math" w:hAnsi="Cambria Math"/>
          </w:rPr>
          <m:t>⋅</m:t>
        </m:r>
        <m:r>
          <w:rPr>
            <w:rFonts w:ascii="Cambria Math" w:hAnsi="Cambria Math"/>
          </w:rPr>
          <m:t>ν</m:t>
        </m:r>
      </m:oMath>
      <w:r>
        <w:t xml:space="preserve"> we get the following differential equations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574E06" w14:paraId="47E1A7F2" w14:textId="77777777" w:rsidTr="00574E06">
        <w:tc>
          <w:tcPr>
            <w:tcW w:w="2840" w:type="dxa"/>
            <w:vAlign w:val="center"/>
          </w:tcPr>
          <w:p w14:paraId="6512F157" w14:textId="77777777" w:rsidR="00574E06" w:rsidRDefault="00574E06" w:rsidP="00507681">
            <w:pPr>
              <w:jc w:val="right"/>
            </w:pPr>
          </w:p>
        </w:tc>
        <w:tc>
          <w:tcPr>
            <w:tcW w:w="2841" w:type="dxa"/>
            <w:vAlign w:val="center"/>
          </w:tcPr>
          <w:p w14:paraId="22C170BF" w14:textId="5467D997" w:rsidR="00574E06" w:rsidRDefault="00D220AB" w:rsidP="00507681">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N</m:t>
                      </m:r>
                      <m:r>
                        <w:rPr>
                          <w:rFonts w:ascii="Cambria Math" w:hAnsi="Cambria Math"/>
                        </w:rPr>
                        <m:t>⋅</m:t>
                      </m:r>
                      <m:r>
                        <w:rPr>
                          <w:rFonts w:ascii="Cambria Math" w:hAnsi="Cambria Math"/>
                        </w:rPr>
                        <m:t xml:space="preserve">Z           </m:t>
                      </m:r>
                    </m:e>
                    <m:e>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ν</m:t>
                      </m:r>
                      <m:r>
                        <w:rPr>
                          <w:rFonts w:ascii="Cambria Math" w:hAnsi="Cambria Math"/>
                        </w:rPr>
                        <m:t>⋅</m:t>
                      </m:r>
                      <m:d>
                        <m:dPr>
                          <m:ctrlPr>
                            <w:rPr>
                              <w:rFonts w:ascii="Cambria Math" w:hAnsi="Cambria Math"/>
                              <w:i/>
                            </w:rPr>
                          </m:ctrlPr>
                        </m:dPr>
                        <m:e>
                          <m:r>
                            <w:rPr>
                              <w:rFonts w:ascii="Cambria Math" w:hAnsi="Cambria Math"/>
                            </w:rPr>
                            <m:t>Z-r</m:t>
                          </m:r>
                        </m:e>
                      </m:d>
                    </m:e>
                  </m:eqArr>
                </m:e>
              </m:d>
            </m:oMath>
            <w:r w:rsidR="00C4070E">
              <w:t>.</w:t>
            </w:r>
          </w:p>
        </w:tc>
        <w:tc>
          <w:tcPr>
            <w:tcW w:w="2841" w:type="dxa"/>
            <w:vAlign w:val="center"/>
          </w:tcPr>
          <w:p w14:paraId="556B83DA" w14:textId="77777777" w:rsidR="00574E06" w:rsidRDefault="00574E06" w:rsidP="00507681">
            <w:pPr>
              <w:jc w:val="right"/>
            </w:pPr>
            <w:r>
              <w:t>[A1a]</w:t>
            </w:r>
          </w:p>
          <w:p w14:paraId="720F1691" w14:textId="18AE161E" w:rsidR="00574E06" w:rsidRDefault="00574E06" w:rsidP="00507681">
            <w:pPr>
              <w:jc w:val="right"/>
            </w:pPr>
            <w:r>
              <w:t>[A1b]</w:t>
            </w:r>
          </w:p>
        </w:tc>
      </w:tr>
    </w:tbl>
    <w:p w14:paraId="4878E140" w14:textId="151CE4C8" w:rsidR="00574E06" w:rsidRDefault="00574E06" w:rsidP="00507681">
      <w:proofErr w:type="gramStart"/>
      <w:r>
        <w:t xml:space="preserve">Solving </w:t>
      </w:r>
      <w:proofErr w:type="spellStart"/>
      <w:r w:rsidR="00292016">
        <w:t>eqs</w:t>
      </w:r>
      <w:proofErr w:type="spellEnd"/>
      <w:r w:rsidR="00292016">
        <w:t>.</w:t>
      </w:r>
      <w:proofErr w:type="gramEnd"/>
      <w:r w:rsidR="00292016">
        <w:t xml:space="preserve"> A1 </w:t>
      </w:r>
      <w:r>
        <w:t xml:space="preserve">with the boundary conditions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an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e>
        </m:d>
        <m:r>
          <w:rPr>
            <w:rFonts w:ascii="Cambria Math" w:hAnsi="Cambria Math"/>
          </w:rPr>
          <m:t>=K</m:t>
        </m:r>
      </m:oMath>
      <w:r>
        <w:t xml:space="preserve"> (where </w:t>
      </w:r>
      <m:oMath>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oMath>
      <w:r>
        <w:t xml:space="preserve"> is the time after which the </w:t>
      </w:r>
      <w:r w:rsidRPr="00574E06">
        <w:rPr>
          <w:i/>
          <w:iCs/>
        </w:rPr>
        <w:t>N</w:t>
      </w:r>
      <w:r>
        <w:t xml:space="preserve"> is constant) gives</w:t>
      </w:r>
      <w:r w:rsidR="00A87CA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87CA6" w14:paraId="516B09B7" w14:textId="77777777" w:rsidTr="00C4070E">
        <w:tc>
          <w:tcPr>
            <w:tcW w:w="1951" w:type="dxa"/>
            <w:vAlign w:val="center"/>
          </w:tcPr>
          <w:p w14:paraId="3BCFFDBB" w14:textId="77777777" w:rsidR="00A87CA6" w:rsidRDefault="00A87CA6" w:rsidP="00507681">
            <w:pPr>
              <w:jc w:val="right"/>
            </w:pPr>
          </w:p>
        </w:tc>
        <w:tc>
          <w:tcPr>
            <w:tcW w:w="5103" w:type="dxa"/>
            <w:vAlign w:val="center"/>
          </w:tcPr>
          <w:p w14:paraId="3545CF84" w14:textId="38031484" w:rsidR="00A87CA6" w:rsidRDefault="00A87CA6" w:rsidP="0050768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C4070E">
              <w:t>.</w:t>
            </w:r>
          </w:p>
        </w:tc>
        <w:tc>
          <w:tcPr>
            <w:tcW w:w="1468" w:type="dxa"/>
            <w:vAlign w:val="center"/>
          </w:tcPr>
          <w:p w14:paraId="1D54987F" w14:textId="48C6F28B" w:rsidR="00A87CA6" w:rsidRDefault="00C4070E" w:rsidP="00507681">
            <w:pPr>
              <w:jc w:val="right"/>
            </w:pPr>
            <w:r>
              <w:t>[A2]</w:t>
            </w:r>
          </w:p>
        </w:tc>
      </w:tr>
    </w:tbl>
    <w:p w14:paraId="2A291771" w14:textId="250AF2C7" w:rsidR="00C4070E" w:rsidRDefault="00D77AD4" w:rsidP="00507681">
      <w:r>
        <w:t>T</w:t>
      </w:r>
      <w:r w:rsidR="00C4070E">
        <w:t xml:space="preserve">his is also the solution to the Richards ODE </w:t>
      </w:r>
      <w:r w:rsidR="00C4070E">
        <w:fldChar w:fldCharType="begin" w:fldLock="1"/>
      </w:r>
      <w:r w:rsidR="005329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C4070E">
        <w:fldChar w:fldCharType="separate"/>
      </w:r>
      <w:r w:rsidR="00C4070E" w:rsidRPr="00C4070E">
        <w:rPr>
          <w:noProof/>
        </w:rPr>
        <w:t>(Richards 1959)</w:t>
      </w:r>
      <w:r w:rsidR="00C4070E">
        <w:fldChar w:fldCharType="end"/>
      </w:r>
      <w:r w:rsidR="00C4070E">
        <w:t xml:space="preserve"> which is equivalent to eq. 1 without lag </w:t>
      </w:r>
      <m:oMath>
        <m:d>
          <m:dPr>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0</m:t>
            </m:r>
          </m:e>
        </m:d>
      </m:oMath>
      <w:r w:rsidR="00C407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070E" w14:paraId="38569BA5" w14:textId="77777777" w:rsidTr="0053290E">
        <w:tc>
          <w:tcPr>
            <w:tcW w:w="1951" w:type="dxa"/>
            <w:vAlign w:val="center"/>
          </w:tcPr>
          <w:p w14:paraId="7513CAFD" w14:textId="77777777" w:rsidR="00C4070E" w:rsidRDefault="00C4070E" w:rsidP="00507681">
            <w:pPr>
              <w:jc w:val="right"/>
            </w:pPr>
          </w:p>
        </w:tc>
        <w:tc>
          <w:tcPr>
            <w:tcW w:w="5103" w:type="dxa"/>
            <w:vAlign w:val="center"/>
          </w:tcPr>
          <w:p w14:paraId="135F3004" w14:textId="35B59B0C" w:rsidR="00C4070E" w:rsidRDefault="00D220AB" w:rsidP="0050768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C4070E">
              <w:t>.</w:t>
            </w:r>
          </w:p>
        </w:tc>
        <w:tc>
          <w:tcPr>
            <w:tcW w:w="1468" w:type="dxa"/>
            <w:vAlign w:val="center"/>
          </w:tcPr>
          <w:p w14:paraId="45C1D6B4" w14:textId="5D45A200" w:rsidR="00C4070E" w:rsidRDefault="00C4070E" w:rsidP="00507681">
            <w:pPr>
              <w:jc w:val="right"/>
            </w:pPr>
            <w:r>
              <w:t>[A3]</w:t>
            </w:r>
          </w:p>
        </w:tc>
      </w:tr>
    </w:tbl>
    <w:p w14:paraId="22A5EC2C" w14:textId="1A5EA39B" w:rsidR="00C4070E" w:rsidRDefault="00292016" w:rsidP="00507681">
      <w:r>
        <w:t>Eq. A3 is an autonomous</w:t>
      </w:r>
      <w:r w:rsidR="0053290E">
        <w:t xml:space="preserve"> differential</w:t>
      </w:r>
      <w:r w:rsidR="00C4070E">
        <w:t xml:space="preserve"> </w:t>
      </w:r>
      <w:r>
        <w:t xml:space="preserve">equation </w:t>
      </w:r>
      <w:r w:rsidR="0053290E">
        <w:t>(</w:t>
      </w:r>
      <w:proofErr w:type="spellStart"/>
      <w:r w:rsidR="0053290E" w:rsidRPr="0053290E">
        <w:rPr>
          <w:i/>
          <w:iCs/>
        </w:rPr>
        <w:t>dN</w:t>
      </w:r>
      <w:proofErr w:type="spellEnd"/>
      <w:r w:rsidR="0053290E" w:rsidRPr="0053290E">
        <w:rPr>
          <w:i/>
          <w:iCs/>
        </w:rPr>
        <w:t>/</w:t>
      </w:r>
      <w:proofErr w:type="spellStart"/>
      <w:r w:rsidR="0053290E" w:rsidRPr="0053290E">
        <w:rPr>
          <w:i/>
          <w:iCs/>
        </w:rPr>
        <w:t>dt</w:t>
      </w:r>
      <w:proofErr w:type="spellEnd"/>
      <w:r w:rsidR="0053290E">
        <w:t xml:space="preserve"> doesn't depend on </w:t>
      </w:r>
      <w:r w:rsidR="0053290E">
        <w:rPr>
          <w:i/>
          <w:iCs/>
        </w:rPr>
        <w:t>t</w:t>
      </w:r>
      <w:r w:rsidR="0053290E">
        <w:t xml:space="preserve">). To include the lag phase, </w:t>
      </w:r>
      <w:proofErr w:type="spellStart"/>
      <w:r w:rsidR="0053290E">
        <w:t>Baranyi</w:t>
      </w:r>
      <w:proofErr w:type="spellEnd"/>
      <w:r w:rsidR="0053290E">
        <w:t xml:space="preserve"> and Roberts </w:t>
      </w:r>
      <w:r w:rsidR="0053290E">
        <w:fldChar w:fldCharType="begin" w:fldLock="1"/>
      </w:r>
      <w:r w:rsidR="0053290E">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53290E">
        <w:fldChar w:fldCharType="separate"/>
      </w:r>
      <w:r w:rsidR="0053290E" w:rsidRPr="0053290E">
        <w:rPr>
          <w:noProof/>
        </w:rPr>
        <w:t>(1994)</w:t>
      </w:r>
      <w:r w:rsidR="0053290E">
        <w:fldChar w:fldCharType="end"/>
      </w:r>
      <w:r w:rsidR="0053290E">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3290E">
        <w:t xml:space="preserve"> (which makes the equation non-autonomo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53290E" w14:paraId="71127133" w14:textId="77777777" w:rsidTr="0053290E">
        <w:tc>
          <w:tcPr>
            <w:tcW w:w="1951" w:type="dxa"/>
            <w:vAlign w:val="center"/>
          </w:tcPr>
          <w:p w14:paraId="54773F62" w14:textId="77777777" w:rsidR="0053290E" w:rsidRDefault="0053290E" w:rsidP="00507681">
            <w:pPr>
              <w:jc w:val="right"/>
            </w:pPr>
          </w:p>
        </w:tc>
        <w:tc>
          <w:tcPr>
            <w:tcW w:w="5103" w:type="dxa"/>
            <w:vAlign w:val="center"/>
          </w:tcPr>
          <w:p w14:paraId="7DC7877C" w14:textId="1309D954" w:rsidR="0053290E" w:rsidRDefault="00D220AB" w:rsidP="0050768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53290E">
              <w:t>.</w:t>
            </w:r>
          </w:p>
        </w:tc>
        <w:tc>
          <w:tcPr>
            <w:tcW w:w="1468" w:type="dxa"/>
            <w:vAlign w:val="center"/>
          </w:tcPr>
          <w:p w14:paraId="6AA5AE09" w14:textId="476E11B8" w:rsidR="0053290E" w:rsidRDefault="0053290E" w:rsidP="00507681">
            <w:pPr>
              <w:jc w:val="right"/>
            </w:pPr>
            <w:r>
              <w:t>[A4]</w:t>
            </w:r>
          </w:p>
        </w:tc>
      </w:tr>
    </w:tbl>
    <w:p w14:paraId="45FC3B11" w14:textId="6F8CA162" w:rsidR="0053290E" w:rsidRDefault="0053290E" w:rsidP="00507681">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rsidR="008445BE">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is the initial fraction of the population adjusted to growth</w:t>
      </w:r>
      <w:r w:rsidR="00D77AD4">
        <w:t>,</w:t>
      </w:r>
      <w:r>
        <w:t xml:space="preserve"> and </w:t>
      </w:r>
      <w:r>
        <w:rPr>
          <w:i/>
          <w:iCs/>
        </w:rPr>
        <w:t>v</w:t>
      </w:r>
      <w:r>
        <w:t xml:space="preserve"> is the adjustment rate, or the rate at which additional cells </w:t>
      </w:r>
      <w:r w:rsidR="00D77AD4">
        <w:t>adjust to growth. Integrating eq. A4</w:t>
      </w:r>
      <w:r>
        <w:t xml:space="preserve"> </w:t>
      </w:r>
      <w:r w:rsidR="00D77AD4">
        <w:t xml:space="preserve">produces </w:t>
      </w:r>
      <w:r>
        <w:t>eq. 2.</w:t>
      </w:r>
    </w:p>
    <w:p w14:paraId="12FABFFE" w14:textId="317001E3" w:rsidR="0053290E" w:rsidRDefault="0053290E" w:rsidP="00507681">
      <w:proofErr w:type="spellStart"/>
      <w:r>
        <w:t>Baranyi</w:t>
      </w:r>
      <w:proofErr w:type="spellEnd"/>
      <w:r>
        <w:t xml:space="preserve"> and Roberts </w:t>
      </w:r>
      <w:r w:rsidR="008445BE">
        <w:t>suggest</w:t>
      </w:r>
      <w:r w:rsidR="00D44992">
        <w:t>ed</w:t>
      </w:r>
      <w:r w:rsidR="008445BE">
        <w:t xml:space="preserve"> to fix </w:t>
      </w:r>
      <m:oMath>
        <m:r>
          <w:rPr>
            <w:rFonts w:ascii="Cambria Math" w:hAnsi="Cambria Math"/>
          </w:rPr>
          <m:t>v</m:t>
        </m:r>
        <m:r>
          <w:rPr>
            <w:rFonts w:ascii="Cambria Math" w:hAnsi="Cambria Math"/>
          </w:rPr>
          <m:t>=r</m:t>
        </m:r>
      </m:oMath>
      <w:r w:rsidR="008445BE">
        <w:t xml:space="preserve"> to avoid instability of the fitting procedure </w:t>
      </w:r>
      <w:r w:rsidR="008445BE">
        <w:fldChar w:fldCharType="begin" w:fldLock="1"/>
      </w:r>
      <w:r w:rsidR="00D44992">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008445BE">
        <w:fldChar w:fldCharType="separate"/>
      </w:r>
      <w:r w:rsidR="00D44992" w:rsidRPr="00D44992">
        <w:rPr>
          <w:noProof/>
        </w:rPr>
        <w:t>(Baranyi 1997; Clark et al. 2010)</w:t>
      </w:r>
      <w:r w:rsidR="008445BE">
        <w:fldChar w:fldCharType="end"/>
      </w:r>
      <w:r w:rsidR="008445BE">
        <w:t>.</w:t>
      </w:r>
    </w:p>
    <w:p w14:paraId="36A4CEFC" w14:textId="1EC91D23" w:rsidR="0001424B" w:rsidRDefault="00292016" w:rsidP="00507681">
      <w:r>
        <w:lastRenderedPageBreak/>
        <w:t xml:space="preserve">To interpret </w:t>
      </w:r>
      <m:oMath>
        <m:r>
          <w:rPr>
            <w:rFonts w:ascii="Cambria Math" w:hAnsi="Cambria Math"/>
          </w:rPr>
          <m:t>ν</m:t>
        </m:r>
      </m:oMath>
      <w:r>
        <w:t xml:space="preserve"> we notice </w:t>
      </w:r>
      <w:proofErr w:type="gramStart"/>
      <w:r>
        <w:t xml:space="preserve">that </w:t>
      </w:r>
      <w:proofErr w:type="gramEnd"/>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t xml:space="preserve">, and together with eq. A1b, we can define </w:t>
      </w:r>
      <m:oMath>
        <m:r>
          <w:rPr>
            <w:rFonts w:ascii="Cambria Math" w:hAnsi="Cambria Math"/>
          </w:rPr>
          <m:t>ν</m:t>
        </m:r>
      </m:oMath>
      <w:r>
        <w:rPr>
          <w:iCs/>
        </w:rPr>
        <w:t xml:space="preserve"> as </w:t>
      </w:r>
      <w:r w:rsidRPr="00AF7F41">
        <w:rPr>
          <w:iCs/>
        </w:rPr>
        <w:t>the</w:t>
      </w:r>
      <w:r>
        <w:rPr>
          <w:b/>
          <w:bCs/>
          <w:iCs/>
        </w:rPr>
        <w:t xml:space="preserve"> specific increase in log growth rate</w:t>
      </w:r>
      <w:r>
        <w:rPr>
          <w:iCs/>
        </w:rPr>
        <w:t xml:space="preserve">. </w:t>
      </w:r>
      <w:proofErr w:type="gramStart"/>
      <w:r w:rsidRPr="00292016">
        <w:rPr>
          <w:i/>
        </w:rPr>
        <w:t>r</w:t>
      </w:r>
      <w:proofErr w:type="gramEnd"/>
      <w:r>
        <w:rPr>
          <w:iCs/>
        </w:rPr>
        <w:t xml:space="preserve"> re</w:t>
      </w:r>
      <w:r>
        <w:t xml:space="preserve">tains its original interpretation as </w:t>
      </w:r>
      <w:r w:rsidRPr="00AF7F41">
        <w:t>the</w:t>
      </w:r>
      <w:r>
        <w:t xml:space="preserve"> </w:t>
      </w:r>
      <w:r w:rsidRPr="00840031">
        <w:rPr>
          <w:b/>
          <w:bCs/>
        </w:rPr>
        <w:t>specific</w:t>
      </w:r>
      <w:r>
        <w:rPr>
          <w:b/>
          <w:bCs/>
        </w:rPr>
        <w:t xml:space="preserve"> growth rate </w:t>
      </w:r>
      <w:r w:rsidR="00840031">
        <w:rPr>
          <w:b/>
          <w:bCs/>
        </w:rPr>
        <w:t>in low density</w:t>
      </w:r>
      <w:r w:rsidR="00840031" w:rsidRPr="00840031">
        <w:t>:</w:t>
      </w:r>
    </w:p>
    <w:p w14:paraId="2A012883" w14:textId="4D7D1E3D" w:rsidR="00840031" w:rsidRDefault="00D220AB" w:rsidP="00507681">
      <w:pPr>
        <w:jc w:val="center"/>
      </w:pPr>
      <m:oMath>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sSub>
          <m:sSubPr>
            <m:ctrlPr>
              <w:rPr>
                <w:rFonts w:ascii="Cambria Math" w:hAnsi="Cambria Math"/>
                <w:i/>
              </w:rPr>
            </m:ctrlPr>
          </m:sSubPr>
          <m:e>
            <m:r>
              <w:rPr>
                <w:rFonts w:ascii="Cambria Math" w:hAnsi="Cambria Math"/>
              </w:rPr>
              <m:t>→</m:t>
            </m:r>
          </m:e>
          <m:sub>
            <m:r>
              <w:rPr>
                <w:rFonts w:ascii="Cambria Math" w:hAnsi="Cambria Math"/>
              </w:rPr>
              <m:t>N→0</m:t>
            </m:r>
          </m:sub>
        </m:sSub>
        <m:r>
          <w:rPr>
            <w:rFonts w:ascii="Cambria Math" w:hAnsi="Cambria Math"/>
          </w:rPr>
          <m:t>r</m:t>
        </m:r>
      </m:oMath>
      <w:r w:rsidR="00737483">
        <w:t>.</w:t>
      </w:r>
    </w:p>
    <w:p w14:paraId="2EC32FD1" w14:textId="4CC3DE9E" w:rsidR="0053290E" w:rsidRDefault="0001424B" w:rsidP="00507681">
      <w:pPr>
        <w:pStyle w:val="Heading2"/>
      </w:pPr>
      <w:r>
        <w:t>Appendix B: Deriving the competition model</w:t>
      </w:r>
    </w:p>
    <w:p w14:paraId="0ABB0826" w14:textId="023B6836" w:rsidR="0001424B" w:rsidRDefault="0001424B" w:rsidP="00507681">
      <w:r>
        <w:t xml:space="preserve">We start by deriving the single-species logistic model, </w:t>
      </w:r>
      <w:proofErr w:type="gramStart"/>
      <w:r>
        <w:t>then</w:t>
      </w:r>
      <w:proofErr w:type="gramEnd"/>
      <w:r>
        <w:t xml:space="preserve"> derive the two-species logistic model.</w:t>
      </w:r>
    </w:p>
    <w:p w14:paraId="3C198B27" w14:textId="2A3BDCB0" w:rsidR="0001424B" w:rsidRDefault="0001424B" w:rsidP="00507681">
      <w:pPr>
        <w:pStyle w:val="Heading3"/>
      </w:pPr>
      <w:r>
        <w:t>Single-species logistic model</w:t>
      </w:r>
    </w:p>
    <w:p w14:paraId="00391DE0" w14:textId="2B92FDAB" w:rsidR="0001424B" w:rsidRDefault="0001424B" w:rsidP="00507681">
      <w:r>
        <w:t xml:space="preserve">In the context of microbial growth, we derive the logistic model from </w:t>
      </w:r>
      <w:r w:rsidR="00D44992">
        <w:t xml:space="preserve">a </w:t>
      </w:r>
      <w:r>
        <w:t>resource consumption perspective</w:t>
      </w:r>
      <w:r w:rsidR="00DA4024">
        <w:t xml:space="preserve"> </w:t>
      </w:r>
      <w:r w:rsidR="00DA4024">
        <w:fldChar w:fldCharType="begin" w:fldLock="1"/>
      </w:r>
      <w:r w:rsidR="001779D8">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rsidR="00DA4024">
        <w:fldChar w:fldCharType="separate"/>
      </w:r>
      <w:r w:rsidR="00DA4024" w:rsidRPr="00DA4024">
        <w:rPr>
          <w:noProof/>
        </w:rPr>
        <w:t>(Otto and Day 2007, 365)</w:t>
      </w:r>
      <w:r w:rsidR="00DA4024">
        <w:fldChar w:fldCharType="end"/>
      </w:r>
      <w:r>
        <w:t>. It is also possible to do so from a predator-prey perspective or from intraspe</w:t>
      </w:r>
      <w:r w:rsidR="00D44992">
        <w:t xml:space="preserve">cific interference perspective </w:t>
      </w:r>
      <w:r w:rsidR="00D44992">
        <w:fldChar w:fldCharType="begin" w:fldLock="1"/>
      </w:r>
      <w:r w:rsidR="00D44992">
        <w:instrText>ADDIN CSL_CITATION { "citationItems" : [ { "id" : "ITEM-1", "itemData" : { "DOI" : "10.1016/j.tpb.2015.10.001", "ISSN" : "00405809", "abstract" : "The standard model for the dynamics of a fragmented density-dependent population is built from several local logistic models coupled by migrations. First introduced in the 1970s and used in innumerable articles, this standard model applied to a two-patch situation has never been completely analysed. Here, we complete this analysis and we delineate the conditions under which fragmentation associated to dispersal is either beneficial or detrimental to total population abundance. Therefore, this is a contribution to the SLOSS question. Importantly, we also show that, depending on the underlying mechanism, there is no unique way to generalize the logistic model to a patchy situation. In many cases, the standard model is not the correct generalization. We analyse several alternative models and compare their predictions. Finally, we emphasize the shortcomings of the logistic model when written in the r-K parameterization and we explain why Verhulst\u2019s original polynomial expression is to be preferred.", "author" : [ { "dropping-particle" : "", "family" : "Arditi", "given" : "Roger", "non-dropping-particle" : "", "parse-names" : false, "suffix" : "" }, { "dropping-particle" : "", "family" : "Lobry", "given" : "Claude", "non-dropping-particle" : "", "parse-names" : false, "suffix" : "" }, { "dropping-particle" : "", "family" : "Sari", "given" : "Tewfik", "non-dropping-particle" : "", "parse-names" : false, "suffix" : "" } ], "container-title" : "Theoretical Population Biology", "id" : "ITEM-1", "issued" : { "date-parts" : [ [ "2015", "12" ] ] }, "page" : "45-59", "title" : "Is dispersal always beneficial to carrying capacity? New insights from the multi-patch logistic equation", "type" : "article-journal", "volume" : "106" }, "uris" : [ "http://www.mendeley.com/documents/?uuid=9776c498-b777-4f90-aea2-65298c672e39" ] } ], "mendeley" : { "formattedCitation" : "(Arditi, Lobry, and Sari 2015)", "plainTextFormattedCitation" : "(Arditi, Lobry, and Sari 2015)" }, "properties" : { "noteIndex" : 0 }, "schema" : "https://github.com/citation-style-language/schema/raw/master/csl-citation.json" }</w:instrText>
      </w:r>
      <w:r w:rsidR="00D44992">
        <w:fldChar w:fldCharType="separate"/>
      </w:r>
      <w:r w:rsidR="00D44992" w:rsidRPr="00D44992">
        <w:rPr>
          <w:noProof/>
        </w:rPr>
        <w:t>(Arditi, Lobry, and Sari 2015)</w:t>
      </w:r>
      <w:r w:rsidR="00D44992">
        <w:fldChar w:fldCharType="end"/>
      </w:r>
      <w:r>
        <w:t>.</w:t>
      </w:r>
    </w:p>
    <w:p w14:paraId="133922FB" w14:textId="571DFAEA" w:rsidR="0001424B" w:rsidRDefault="0001424B" w:rsidP="00507681">
      <w:r>
        <w:t xml:space="preserve">Consider a population of consumers with density </w:t>
      </w:r>
      <w:r>
        <w:rPr>
          <w:i/>
          <w:iCs/>
        </w:rPr>
        <w:t>N</w:t>
      </w:r>
      <w:r>
        <w:t xml:space="preserve"> and denote the density of its limiting resource by </w:t>
      </w:r>
      <w:r>
        <w:rPr>
          <w:i/>
          <w:iCs/>
        </w:rPr>
        <w:t>R</w:t>
      </w:r>
      <w:r>
        <w:t xml:space="preserve">. We assume that </w:t>
      </w:r>
      <w:r>
        <w:rPr>
          <w:i/>
          <w:iCs/>
        </w:rPr>
        <w:t>R</w:t>
      </w:r>
      <w:r>
        <w:t xml:space="preserve"> starts with density </w:t>
      </w:r>
      <w:r>
        <w:rPr>
          <w:i/>
          <w:iCs/>
        </w:rPr>
        <w:t>R</w:t>
      </w:r>
      <w:r>
        <w:rPr>
          <w:i/>
          <w:iCs/>
          <w:vertAlign w:val="subscript"/>
        </w:rPr>
        <w:t>0</w:t>
      </w:r>
      <w:r>
        <w:rPr>
          <w:vertAlign w:val="subscript"/>
        </w:rPr>
        <w:t xml:space="preserve"> </w:t>
      </w:r>
      <w:r>
        <w:t xml:space="preserve">and is depleted by population growth, without being replenished (this is the case when the population grows in a </w:t>
      </w:r>
      <w:r w:rsidR="00507681">
        <w:t>closed system with</w:t>
      </w:r>
      <w:r w:rsidR="00D44992">
        <w:t xml:space="preserve"> constant volum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01424B" w14:paraId="2C869AD6" w14:textId="77777777" w:rsidTr="00292016">
        <w:tc>
          <w:tcPr>
            <w:tcW w:w="1951" w:type="dxa"/>
            <w:vAlign w:val="center"/>
          </w:tcPr>
          <w:p w14:paraId="3E165B02" w14:textId="77777777" w:rsidR="0001424B" w:rsidRDefault="0001424B" w:rsidP="00507681">
            <w:pPr>
              <w:jc w:val="right"/>
            </w:pPr>
          </w:p>
        </w:tc>
        <w:tc>
          <w:tcPr>
            <w:tcW w:w="5103" w:type="dxa"/>
            <w:vAlign w:val="center"/>
          </w:tcPr>
          <w:p w14:paraId="7AAE1E2F" w14:textId="3259065D" w:rsidR="0001424B" w:rsidRDefault="00D220AB" w:rsidP="0050768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N</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3327914B" w14:textId="36410C67" w:rsidR="0001424B" w:rsidRDefault="0001424B" w:rsidP="00507681">
            <w:pPr>
              <w:jc w:val="right"/>
            </w:pPr>
            <w:r>
              <w:t>[B1</w:t>
            </w:r>
            <w:r w:rsidR="00520F09">
              <w:t>a</w:t>
            </w:r>
            <w:r>
              <w:t>]</w:t>
            </w:r>
          </w:p>
          <w:p w14:paraId="04C8F5B4" w14:textId="7D21993F" w:rsidR="0001424B" w:rsidRDefault="0001424B" w:rsidP="00507681">
            <w:pPr>
              <w:jc w:val="right"/>
            </w:pPr>
            <w:r>
              <w:t>[B</w:t>
            </w:r>
            <w:r w:rsidR="00520F09">
              <w:t>1b</w:t>
            </w:r>
            <w:r>
              <w:t>]</w:t>
            </w:r>
          </w:p>
        </w:tc>
      </w:tr>
    </w:tbl>
    <w:p w14:paraId="1D2B1F91" w14:textId="2E226B4F" w:rsidR="0001424B" w:rsidRDefault="0001424B" w:rsidP="00507681">
      <w:proofErr w:type="gramStart"/>
      <w:r>
        <w:t>where</w:t>
      </w:r>
      <w:proofErr w:type="gramEnd"/>
      <w:r>
        <w:t xml:space="preserve"> </w:t>
      </w:r>
      <w:r>
        <w:rPr>
          <w:i/>
          <w:iCs/>
        </w:rPr>
        <w:t>h</w:t>
      </w:r>
      <w:r>
        <w:t xml:space="preserve"> is the </w:t>
      </w:r>
      <w:r w:rsidR="00C432BE">
        <w:t xml:space="preserve">resource intake </w:t>
      </w:r>
      <w:r>
        <w:t>rate</w:t>
      </w:r>
      <w:r w:rsidR="00D44992">
        <w:t xml:space="preserve"> and</w:t>
      </w:r>
      <w:r>
        <w:t xml:space="preserve"> </w:t>
      </w:r>
      <m:oMath>
        <m:r>
          <w:rPr>
            <w:rFonts w:ascii="Cambria Math" w:hAnsi="Cambria Math"/>
          </w:rPr>
          <m:t>ϵ</m:t>
        </m:r>
      </m:oMath>
      <w:r>
        <w:t xml:space="preserve"> is the conversion rate between resource mass and the consumer biomass. We now </w:t>
      </w:r>
      <w:r w:rsidR="001779D8">
        <w:t>use a conservation law approach by setting</w:t>
      </w:r>
      <w:r>
        <w:t xml:space="preserve"> </w:t>
      </w:r>
      <m:oMath>
        <m:r>
          <w:rPr>
            <w:rFonts w:ascii="Cambria Math" w:hAnsi="Cambria Math"/>
          </w:rPr>
          <m:t>K=ϵR+N</m:t>
        </m:r>
      </m:oMath>
      <w:r>
        <w:t xml:space="preserve"> </w:t>
      </w:r>
      <w:r w:rsidR="00C432BE">
        <w:t>which</w:t>
      </w:r>
      <w:r>
        <w:t xml:space="preserve"> denotes the potential biomass when all resources are consumed</w:t>
      </w:r>
      <w:r w:rsidR="001779D8">
        <w:t xml:space="preserve"> </w:t>
      </w:r>
      <w:r w:rsidR="001779D8">
        <w:fldChar w:fldCharType="begin" w:fldLock="1"/>
      </w:r>
      <w:r w:rsidR="00D220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rsidR="001779D8">
        <w:fldChar w:fldCharType="separate"/>
      </w:r>
      <w:r w:rsidR="001779D8" w:rsidRPr="001779D8">
        <w:rPr>
          <w:noProof/>
        </w:rPr>
        <w:t>(Dilao and Domingos 1999)</w:t>
      </w:r>
      <w:r w:rsidR="001779D8">
        <w:fldChar w:fldCharType="end"/>
      </w:r>
      <w:r>
        <w:t>.</w:t>
      </w:r>
      <w:r w:rsidR="00C432BE">
        <w:t xml:space="preserve"> We</w:t>
      </w:r>
      <w:r>
        <w:t xml:space="preserve"> can see that </w:t>
      </w:r>
      <w:r w:rsidR="00C432BE">
        <w:rPr>
          <w:i/>
          <w:iCs/>
        </w:rPr>
        <w:t>K</w:t>
      </w:r>
      <w:r>
        <w:t xml:space="preserve"> is constant:</w:t>
      </w:r>
    </w:p>
    <w:p w14:paraId="54CF8D46" w14:textId="4A412F2F" w:rsidR="0001424B" w:rsidRPr="0001424B" w:rsidRDefault="00D220AB" w:rsidP="00507681">
      <w:pPr>
        <w:tabs>
          <w:tab w:val="left" w:pos="1803"/>
          <w:tab w:val="center" w:pos="4153"/>
        </w:tabs>
        <w:jc w:val="center"/>
      </w:pPr>
      <m:oMath>
        <m:f>
          <m:fPr>
            <m:ctrlPr>
              <w:rPr>
                <w:rFonts w:ascii="Cambria Math" w:hAnsi="Cambria Math"/>
                <w:i/>
              </w:rPr>
            </m:ctrlPr>
          </m:fPr>
          <m:num>
            <m:r>
              <w:rPr>
                <w:rFonts w:ascii="Cambria Math" w:hAnsi="Cambria Math"/>
              </w:rPr>
              <m:t>dK</m:t>
            </m:r>
          </m:num>
          <m:den>
            <m:r>
              <w:rPr>
                <w:rFonts w:ascii="Cambria Math" w:hAnsi="Cambria Math"/>
              </w:rPr>
              <m:t>dt</m:t>
            </m:r>
          </m:den>
        </m:f>
        <m:r>
          <w:rPr>
            <w:rFonts w:ascii="Cambria Math" w:hAnsi="Cambria Math"/>
          </w:rPr>
          <m:t>=ϵ</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0</m:t>
        </m:r>
      </m:oMath>
      <w:r w:rsidR="00C432BE">
        <w:t>,</w:t>
      </w:r>
    </w:p>
    <w:p w14:paraId="67D04A1C" w14:textId="26AEBF88" w:rsidR="0053290E" w:rsidRDefault="00C432BE" w:rsidP="00507681">
      <w:proofErr w:type="gramStart"/>
      <w:r>
        <w:t>and</w:t>
      </w:r>
      <w:proofErr w:type="gramEnd"/>
      <w:r>
        <w:t xml:space="preserve"> so we can substitute </w:t>
      </w:r>
      <m:oMath>
        <m:r>
          <w:rPr>
            <w:rFonts w:ascii="Cambria Math" w:hAnsi="Cambria Math"/>
          </w:rPr>
          <m:t>ϵR=K-N</m:t>
        </m:r>
      </m:oMath>
      <w:r>
        <w:t xml:space="preserve"> in eq. B</w:t>
      </w:r>
      <w:r w:rsidR="00520F09">
        <w:t>1b</w:t>
      </w:r>
      <w:r>
        <w:t>:</w:t>
      </w:r>
    </w:p>
    <w:p w14:paraId="5D448E1E" w14:textId="415B7F12" w:rsidR="00C432BE" w:rsidRDefault="00D220AB" w:rsidP="00507681">
      <w:pPr>
        <w:bidi/>
        <w:jc w:val="center"/>
        <w:rPr>
          <w:rFonts w:hint="cs"/>
          <w:rtl/>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hN</m:t>
        </m:r>
        <m:d>
          <m:dPr>
            <m:ctrlPr>
              <w:rPr>
                <w:rFonts w:ascii="Cambria Math" w:hAnsi="Cambria Math"/>
                <w:i/>
              </w:rPr>
            </m:ctrlPr>
          </m:dPr>
          <m:e>
            <m:r>
              <w:rPr>
                <w:rFonts w:ascii="Cambria Math" w:hAnsi="Cambria Math"/>
              </w:rPr>
              <m:t>K-N</m:t>
            </m:r>
          </m:e>
        </m:d>
        <m:r>
          <w:rPr>
            <w:rFonts w:ascii="Cambria Math" w:hAnsi="Cambria Math"/>
          </w:rPr>
          <m:t>=hK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C432BE">
        <w:t>,</w:t>
      </w:r>
    </w:p>
    <w:p w14:paraId="12EC101E" w14:textId="4EA42C48" w:rsidR="00C4070E" w:rsidRDefault="00C432BE" w:rsidP="00507681">
      <w:proofErr w:type="gramStart"/>
      <w:r>
        <w:t>which</w:t>
      </w:r>
      <w:proofErr w:type="gramEnd"/>
      <w:r>
        <w:t xml:space="preserve"> gives the logistic differential equation, with the maximum population density </w:t>
      </w:r>
      <w:r>
        <w:rPr>
          <w:i/>
          <w:iCs/>
        </w:rPr>
        <w:t>K</w:t>
      </w:r>
      <w:r>
        <w:t xml:space="preserve"> and the specific growth rate in low density</w:t>
      </w:r>
      <m:oMath>
        <m:r>
          <w:rPr>
            <w:rFonts w:ascii="Cambria Math" w:hAnsi="Cambria Math"/>
          </w:rPr>
          <m:t xml:space="preserve"> r=hK</m:t>
        </m:r>
      </m:oMath>
      <w:r>
        <w:t xml:space="preserve"> which is the intake rate at very low density</w:t>
      </w:r>
      <w:r w:rsidR="00507681">
        <w:t>.</w:t>
      </w:r>
    </w:p>
    <w:p w14:paraId="6B6A3810" w14:textId="20969910" w:rsidR="00C432BE" w:rsidRDefault="00C432BE" w:rsidP="00507681">
      <w:pPr>
        <w:pStyle w:val="Heading2"/>
      </w:pPr>
      <w:r>
        <w:t>Two-species logistic equation</w:t>
      </w:r>
    </w:p>
    <w:p w14:paraId="662B277B" w14:textId="772922CD" w:rsidR="00C432BE" w:rsidRDefault="00C432BE" w:rsidP="00507681">
      <w:r>
        <w:t>We now consider the case in which two species (or strains) compete for a single limiting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32BE" w:rsidRPr="00F9516D" w14:paraId="14EF7BD0" w14:textId="77777777" w:rsidTr="00C432BE">
        <w:tc>
          <w:tcPr>
            <w:tcW w:w="1951" w:type="dxa"/>
            <w:vAlign w:val="center"/>
          </w:tcPr>
          <w:p w14:paraId="54D25486" w14:textId="77777777" w:rsidR="00C432BE" w:rsidRPr="00F9516D" w:rsidRDefault="00C432BE" w:rsidP="00507681">
            <w:pPr>
              <w:jc w:val="right"/>
              <w:rPr>
                <w:i/>
                <w:iCs/>
              </w:rPr>
            </w:pPr>
          </w:p>
        </w:tc>
        <w:tc>
          <w:tcPr>
            <w:tcW w:w="5103" w:type="dxa"/>
            <w:vAlign w:val="center"/>
          </w:tcPr>
          <w:p w14:paraId="2401888D" w14:textId="6D3D4D5E" w:rsidR="00C432BE" w:rsidRPr="00507681" w:rsidRDefault="00D220AB" w:rsidP="0050768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E043F7" w14:textId="4C22BCB9" w:rsidR="00C432BE" w:rsidRPr="00F9516D" w:rsidRDefault="00C432BE" w:rsidP="00507681">
            <w:pPr>
              <w:jc w:val="right"/>
              <w:rPr>
                <w:i/>
                <w:iCs/>
              </w:rPr>
            </w:pPr>
            <w:r w:rsidRPr="00F9516D">
              <w:rPr>
                <w:i/>
                <w:iCs/>
              </w:rPr>
              <w:t>[B</w:t>
            </w:r>
            <w:r w:rsidR="00520F09" w:rsidRPr="00F9516D">
              <w:rPr>
                <w:i/>
                <w:iCs/>
              </w:rPr>
              <w:t>2a</w:t>
            </w:r>
            <w:r w:rsidRPr="00F9516D">
              <w:rPr>
                <w:i/>
                <w:iCs/>
              </w:rPr>
              <w:t>]</w:t>
            </w:r>
          </w:p>
          <w:p w14:paraId="41005BE7" w14:textId="77777777" w:rsidR="00C432BE" w:rsidRPr="00F9516D" w:rsidRDefault="00C432BE" w:rsidP="00507681">
            <w:pPr>
              <w:jc w:val="right"/>
              <w:rPr>
                <w:i/>
                <w:iCs/>
              </w:rPr>
            </w:pPr>
            <w:r w:rsidRPr="00F9516D">
              <w:rPr>
                <w:i/>
                <w:iCs/>
              </w:rPr>
              <w:t>[B</w:t>
            </w:r>
            <w:r w:rsidR="00520F09" w:rsidRPr="00F9516D">
              <w:rPr>
                <w:i/>
                <w:iCs/>
              </w:rPr>
              <w:t>2b</w:t>
            </w:r>
            <w:r w:rsidRPr="00F9516D">
              <w:rPr>
                <w:i/>
                <w:iCs/>
              </w:rPr>
              <w:t>]</w:t>
            </w:r>
          </w:p>
          <w:p w14:paraId="5B9C4427" w14:textId="7C5A9A17" w:rsidR="00520F09" w:rsidRPr="00F9516D" w:rsidRDefault="00507681" w:rsidP="00507681">
            <w:pPr>
              <w:jc w:val="right"/>
              <w:rPr>
                <w:i/>
                <w:iCs/>
              </w:rPr>
            </w:pPr>
            <w:r>
              <w:rPr>
                <w:i/>
                <w:iCs/>
              </w:rPr>
              <w:t>[B2c]</w:t>
            </w:r>
          </w:p>
        </w:tc>
      </w:tr>
    </w:tbl>
    <w:p w14:paraId="5AD7E53B" w14:textId="758449A3" w:rsidR="00C432BE" w:rsidRDefault="00C432BE" w:rsidP="00507681">
      <w:r>
        <w:t xml:space="preserve">Similar to the one-species case, we defin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to find that, again, </w:t>
      </w:r>
      <w:r>
        <w:rPr>
          <w:i/>
          <w:iCs/>
        </w:rPr>
        <w:t>K</w:t>
      </w:r>
      <w:r>
        <w:rPr>
          <w:i/>
          <w:iCs/>
          <w:vertAlign w:val="subscript"/>
        </w:rPr>
        <w:t>1</w:t>
      </w:r>
      <w:r>
        <w:t xml:space="preserve"> is constant:</w:t>
      </w:r>
    </w:p>
    <w:p w14:paraId="09721604" w14:textId="77777777" w:rsidR="00C432BE" w:rsidRDefault="00D220AB" w:rsidP="00507681">
      <w:pPr>
        <w:tabs>
          <w:tab w:val="left" w:pos="1803"/>
          <w:tab w:val="center" w:pos="4153"/>
        </w:tabs>
        <w:jc w:val="cente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1</m:t>
                </m:r>
              </m:sub>
            </m:sSub>
          </m:num>
          <m:den>
            <m: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0</m:t>
        </m:r>
      </m:oMath>
      <w:r w:rsidR="00C432BE">
        <w:t>.</w:t>
      </w:r>
    </w:p>
    <w:p w14:paraId="401AFB65" w14:textId="4B93FA8E" w:rsidR="00C432BE" w:rsidRDefault="00C432BE" w:rsidP="00507681">
      <w:pPr>
        <w:tabs>
          <w:tab w:val="left" w:pos="1803"/>
          <w:tab w:val="center" w:pos="4153"/>
        </w:tabs>
      </w:pPr>
      <w:r>
        <w:t xml:space="preserve">We then substitute </w:t>
      </w:r>
      <m:oMath>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rsidR="00520F09">
        <w:t xml:space="preserve"> into eq. B2b and B2c</w:t>
      </w:r>
      <w:r w:rsidR="00507681">
        <w:t>.</w:t>
      </w:r>
      <w:r w:rsidR="00520F09">
        <w:t xml:space="preserve"> </w:t>
      </w:r>
      <w:r w:rsidR="00507681">
        <w:t>S</w:t>
      </w:r>
      <w:r w:rsidR="00715DA6">
        <w:t xml:space="preserve">etting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K</m:t>
            </m:r>
          </m:e>
          <m:sub>
            <m:r>
              <w:rPr>
                <w:rFonts w:ascii="Cambria Math" w:hAnsi="Cambria Math"/>
              </w:rPr>
              <m:t>1</m:t>
            </m:r>
          </m:sub>
        </m:sSub>
      </m:oMath>
      <w:r w:rsidR="00520F09">
        <w:t xml:space="preserve"> ("how much biomass of species 2 could be made from the biomass of species 1 when it is in maximum density") </w:t>
      </w:r>
      <w:proofErr w:type="gramStart"/>
      <w:r w:rsidR="00520F09">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i</m:t>
            </m:r>
          </m:sub>
        </m:sSub>
      </m:oMath>
      <w:r w:rsidR="00507681">
        <w:t xml:space="preserve"> we get</w:t>
      </w:r>
      <w:r w:rsidR="00520F09">
        <w:t>:</w:t>
      </w:r>
    </w:p>
    <w:p w14:paraId="149F0DC4" w14:textId="5BB4F061" w:rsidR="00715DA6" w:rsidRDefault="00D220AB" w:rsidP="00507681">
      <w:pPr>
        <w:tabs>
          <w:tab w:val="left" w:pos="1803"/>
          <w:tab w:val="center" w:pos="4153"/>
        </w:tabs>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K2</m:t>
                        </m:r>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eqArr>
          </m:e>
        </m:d>
      </m:oMath>
      <w:r w:rsidR="00520F09">
        <w:t>.</w:t>
      </w:r>
    </w:p>
    <w:p w14:paraId="7CDCC760" w14:textId="755378BC" w:rsidR="00F9516D" w:rsidRDefault="00507681" w:rsidP="00507681">
      <w:pPr>
        <w:tabs>
          <w:tab w:val="left" w:pos="1803"/>
          <w:tab w:val="center" w:pos="4153"/>
        </w:tabs>
      </w:pPr>
      <w:proofErr w:type="gramStart"/>
      <w:r>
        <w:t xml:space="preserve">Which is our competition model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oMath>
      <w:r>
        <w:t xml:space="preserve"> (eq. 3).</w:t>
      </w:r>
      <w:proofErr w:type="gramEnd"/>
      <w:r>
        <w:t xml:space="preserve"> </w:t>
      </w:r>
      <w:r w:rsidR="00715DA6">
        <w:t>Note that this competition model is different from the one described in some textbooks</w:t>
      </w:r>
      <w:r w:rsidR="00B745FB">
        <w:t xml:space="preserve">, in </w:t>
      </w:r>
      <w:proofErr w:type="gramStart"/>
      <w:r w:rsidR="00B745FB">
        <w:t xml:space="preserve">which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1-</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e>
                </m:nary>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w:r w:rsidR="00715DA6">
        <w:t>.</w:t>
      </w:r>
    </w:p>
    <w:p w14:paraId="7D46F6D5" w14:textId="1E4BBCDC" w:rsidR="00F9516D" w:rsidRDefault="00F9516D" w:rsidP="00507681">
      <w:pPr>
        <w:tabs>
          <w:tab w:val="left" w:pos="1803"/>
          <w:tab w:val="center" w:pos="4153"/>
        </w:tabs>
      </w:pPr>
      <w:r>
        <w:t>We get a similar result if each strain is limited by a different resource that both st</w:t>
      </w:r>
      <w:r w:rsidR="00507681">
        <w:t>r</w:t>
      </w:r>
      <w:r>
        <w:t>ains consume, and the intake rates depend only on the strain:</w:t>
      </w:r>
    </w:p>
    <w:p w14:paraId="60BB355F" w14:textId="77777777" w:rsidR="00F9516D" w:rsidRPr="00520F09" w:rsidRDefault="00C432BE" w:rsidP="0050768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1A25B0DE" w14:textId="77777777" w:rsidTr="00D220AB">
        <w:tc>
          <w:tcPr>
            <w:tcW w:w="1951" w:type="dxa"/>
            <w:vAlign w:val="center"/>
          </w:tcPr>
          <w:p w14:paraId="08FB5BA0" w14:textId="77777777" w:rsidR="00F9516D" w:rsidRPr="00F9516D" w:rsidRDefault="00F9516D" w:rsidP="00507681">
            <w:pPr>
              <w:jc w:val="right"/>
              <w:rPr>
                <w:i/>
                <w:iCs/>
              </w:rPr>
            </w:pPr>
          </w:p>
        </w:tc>
        <w:tc>
          <w:tcPr>
            <w:tcW w:w="5103" w:type="dxa"/>
            <w:vAlign w:val="center"/>
          </w:tcPr>
          <w:p w14:paraId="2DF6C1FF" w14:textId="3AD90466" w:rsidR="00F9516D" w:rsidRPr="00F9516D" w:rsidRDefault="00D220AB" w:rsidP="0050768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E7D284E" w14:textId="0594CA23" w:rsidR="00F9516D" w:rsidRPr="00F9516D" w:rsidRDefault="00F9516D" w:rsidP="00507681">
            <w:pPr>
              <w:jc w:val="right"/>
              <w:rPr>
                <w:i/>
                <w:iCs/>
              </w:rPr>
            </w:pPr>
            <w:r w:rsidRPr="00F9516D">
              <w:rPr>
                <w:i/>
                <w:iCs/>
              </w:rPr>
              <w:t>[B</w:t>
            </w:r>
            <w:r>
              <w:rPr>
                <w:i/>
                <w:iCs/>
              </w:rPr>
              <w:t>3</w:t>
            </w:r>
            <w:r w:rsidRPr="00F9516D">
              <w:rPr>
                <w:i/>
                <w:iCs/>
              </w:rPr>
              <w:t>a]</w:t>
            </w:r>
          </w:p>
          <w:p w14:paraId="52801BEA" w14:textId="0B123222" w:rsidR="00F9516D" w:rsidRPr="00F9516D" w:rsidRDefault="00F9516D" w:rsidP="00507681">
            <w:pPr>
              <w:jc w:val="right"/>
              <w:rPr>
                <w:i/>
                <w:iCs/>
              </w:rPr>
            </w:pPr>
            <w:r w:rsidRPr="00F9516D">
              <w:rPr>
                <w:i/>
                <w:iCs/>
              </w:rPr>
              <w:t>[B</w:t>
            </w:r>
            <w:r>
              <w:rPr>
                <w:i/>
                <w:iCs/>
              </w:rPr>
              <w:t>3</w:t>
            </w:r>
            <w:r w:rsidRPr="00F9516D">
              <w:rPr>
                <w:i/>
                <w:iCs/>
              </w:rPr>
              <w:t>b]</w:t>
            </w:r>
          </w:p>
          <w:p w14:paraId="45A1035E" w14:textId="3585786B" w:rsidR="00F9516D" w:rsidRDefault="00F9516D" w:rsidP="00507681">
            <w:pPr>
              <w:jc w:val="right"/>
              <w:rPr>
                <w:i/>
                <w:iCs/>
              </w:rPr>
            </w:pPr>
            <w:r>
              <w:rPr>
                <w:i/>
                <w:iCs/>
              </w:rPr>
              <w:t>[B3</w:t>
            </w:r>
            <w:r w:rsidRPr="00F9516D">
              <w:rPr>
                <w:i/>
                <w:iCs/>
              </w:rPr>
              <w:t>c]</w:t>
            </w:r>
          </w:p>
          <w:p w14:paraId="17BBC949" w14:textId="55702279" w:rsidR="00F9516D" w:rsidRPr="00F9516D" w:rsidRDefault="00F9516D" w:rsidP="00507681">
            <w:pPr>
              <w:jc w:val="right"/>
              <w:rPr>
                <w:i/>
                <w:iCs/>
              </w:rPr>
            </w:pPr>
            <w:r w:rsidRPr="00F9516D">
              <w:rPr>
                <w:i/>
                <w:iCs/>
              </w:rPr>
              <w:t>[B</w:t>
            </w:r>
            <w:r>
              <w:rPr>
                <w:i/>
                <w:iCs/>
              </w:rPr>
              <w:t>3d</w:t>
            </w:r>
            <w:r w:rsidRPr="00F9516D">
              <w:rPr>
                <w:i/>
                <w:iCs/>
              </w:rPr>
              <w:t>]</w:t>
            </w:r>
          </w:p>
        </w:tc>
      </w:tr>
    </w:tbl>
    <w:p w14:paraId="0CCA35C1" w14:textId="0582EBE7" w:rsidR="00C432BE" w:rsidRDefault="00F9516D" w:rsidP="00507681">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00507681">
        <w:t xml:space="preserve"> in </w:t>
      </w:r>
      <w:proofErr w:type="spellStart"/>
      <w:r w:rsidR="00507681">
        <w:t>eqs</w:t>
      </w:r>
      <w:proofErr w:type="spellEnd"/>
      <w:r w:rsidR="00507681">
        <w:t>. B3a,c,d</w:t>
      </w:r>
      <w:bookmarkStart w:id="0" w:name="_GoBack"/>
      <w:bookmarkEnd w:id="0"/>
      <w:r>
        <w:t xml:space="preserve">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r>
          <w:rPr>
            <w:rFonts w:ascii="Cambria Math" w:hAnsi="Cambria Math"/>
          </w:rPr>
          <m:t>ρ</m:t>
        </m:r>
        <m:sSub>
          <m:sSubPr>
            <m:ctrlPr>
              <w:rPr>
                <w:rFonts w:ascii="Cambria Math" w:hAnsi="Cambria Math"/>
                <w:i/>
              </w:rPr>
            </m:ctrlPr>
          </m:sSubPr>
          <m:e>
            <m:r>
              <w:rPr>
                <w:rFonts w:ascii="Cambria Math" w:hAnsi="Cambria Math"/>
              </w:rPr>
              <m:t>K</m:t>
            </m:r>
          </m:e>
          <m:sub>
            <m:r>
              <w:rPr>
                <w:rFonts w:ascii="Cambria Math" w:hAnsi="Cambria Math"/>
              </w:rPr>
              <m:t>1</m:t>
            </m:r>
          </m:sub>
        </m:sSub>
      </m:oMath>
      <w:r>
        <w:t>.</w:t>
      </w:r>
    </w:p>
    <w:p w14:paraId="6503DA05" w14:textId="2556EC48" w:rsidR="00F9516D" w:rsidRDefault="00F9516D" w:rsidP="0050768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57010F47" w14:textId="77777777" w:rsidTr="00D220AB">
        <w:tc>
          <w:tcPr>
            <w:tcW w:w="1951" w:type="dxa"/>
            <w:vAlign w:val="center"/>
          </w:tcPr>
          <w:p w14:paraId="1314BA04" w14:textId="77777777" w:rsidR="00F9516D" w:rsidRPr="00F9516D" w:rsidRDefault="00F9516D" w:rsidP="00507681">
            <w:pPr>
              <w:jc w:val="right"/>
              <w:rPr>
                <w:i/>
                <w:iCs/>
              </w:rPr>
            </w:pPr>
          </w:p>
        </w:tc>
        <w:tc>
          <w:tcPr>
            <w:tcW w:w="5103" w:type="dxa"/>
            <w:vAlign w:val="center"/>
          </w:tcPr>
          <w:p w14:paraId="1D30D87D" w14:textId="6B0106EE" w:rsidR="00F9516D" w:rsidRPr="00F9516D" w:rsidRDefault="00D220AB" w:rsidP="0050768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5EDED40" w14:textId="5C6C125B" w:rsidR="00F9516D" w:rsidRPr="00F9516D" w:rsidRDefault="00F9516D" w:rsidP="00507681">
            <w:pPr>
              <w:jc w:val="right"/>
              <w:rPr>
                <w:i/>
                <w:iCs/>
              </w:rPr>
            </w:pPr>
            <w:r w:rsidRPr="00F9516D">
              <w:rPr>
                <w:i/>
                <w:iCs/>
              </w:rPr>
              <w:t>[B</w:t>
            </w:r>
            <w:r>
              <w:rPr>
                <w:i/>
                <w:iCs/>
              </w:rPr>
              <w:t>4</w:t>
            </w:r>
            <w:r w:rsidRPr="00F9516D">
              <w:rPr>
                <w:i/>
                <w:iCs/>
              </w:rPr>
              <w:t>a]</w:t>
            </w:r>
          </w:p>
          <w:p w14:paraId="09A69725" w14:textId="72E2AB92" w:rsidR="00F9516D" w:rsidRPr="00F9516D" w:rsidRDefault="00F9516D" w:rsidP="00507681">
            <w:pPr>
              <w:jc w:val="right"/>
              <w:rPr>
                <w:i/>
                <w:iCs/>
              </w:rPr>
            </w:pPr>
            <w:r w:rsidRPr="00F9516D">
              <w:rPr>
                <w:i/>
                <w:iCs/>
              </w:rPr>
              <w:t>[B</w:t>
            </w:r>
            <w:r>
              <w:rPr>
                <w:i/>
                <w:iCs/>
              </w:rPr>
              <w:t>4</w:t>
            </w:r>
            <w:r w:rsidRPr="00F9516D">
              <w:rPr>
                <w:i/>
                <w:iCs/>
              </w:rPr>
              <w:t>b</w:t>
            </w:r>
            <w:r>
              <w:rPr>
                <w:i/>
                <w:iCs/>
              </w:rPr>
              <w:t>]</w:t>
            </w:r>
          </w:p>
        </w:tc>
      </w:tr>
    </w:tbl>
    <w:p w14:paraId="039EAB1A" w14:textId="2CD5EAA2" w:rsidR="00C432BE" w:rsidRDefault="00F9516D" w:rsidP="00507681">
      <w:pPr>
        <w:rPr>
          <w:rFonts w:ascii="Palatino Linotype" w:eastAsiaTheme="majorEastAsia" w:hAnsi="Palatino Linotype"/>
          <w:b/>
          <w:bCs/>
          <w:kern w:val="32"/>
          <w:sz w:val="32"/>
          <w:szCs w:val="32"/>
        </w:rPr>
      </w:pPr>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451BA14A" w14:textId="524DB567" w:rsidR="00D44992" w:rsidRPr="00D44992" w:rsidRDefault="00BC14C2" w:rsidP="00507681">
      <w:pPr>
        <w:widowControl w:val="0"/>
        <w:autoSpaceDE w:val="0"/>
        <w:autoSpaceDN w:val="0"/>
        <w:adjustRightInd w:val="0"/>
        <w:spacing w:before="100" w:after="100"/>
        <w:ind w:left="480"/>
        <w:rPr>
          <w:rFonts w:ascii="Times New Roman" w:hAnsi="Times New Roman" w:cs="Times New Roman"/>
          <w:noProof/>
        </w:rPr>
      </w:pPr>
      <w:r>
        <w:fldChar w:fldCharType="begin" w:fldLock="1"/>
      </w:r>
      <w:r>
        <w:instrText xml:space="preserve">ADDIN Mendeley Bibliography CSL_BIBLIOGRAPHY </w:instrText>
      </w:r>
      <w:r>
        <w:fldChar w:fldCharType="separate"/>
      </w:r>
      <w:r w:rsidR="00D44992" w:rsidRPr="00D44992">
        <w:rPr>
          <w:rFonts w:ascii="Times New Roman" w:hAnsi="Times New Roman" w:cs="Times New Roman"/>
          <w:noProof/>
        </w:rPr>
        <w:t xml:space="preserve">Arditi, Roger, Claude Lobry, and Tewfik Sari. 2015. “Is Dispersal Always Beneficial to Carrying Capacity? New Insights from the Multi-Patch Logistic Equation.” </w:t>
      </w:r>
      <w:r w:rsidR="00D44992" w:rsidRPr="00D44992">
        <w:rPr>
          <w:rFonts w:ascii="Times New Roman" w:hAnsi="Times New Roman" w:cs="Times New Roman"/>
          <w:i/>
          <w:iCs/>
          <w:noProof/>
        </w:rPr>
        <w:t>Theoretical Population Biology</w:t>
      </w:r>
      <w:r w:rsidR="00D44992" w:rsidRPr="00D44992">
        <w:rPr>
          <w:rFonts w:ascii="Times New Roman" w:hAnsi="Times New Roman" w:cs="Times New Roman"/>
          <w:noProof/>
        </w:rPr>
        <w:t xml:space="preserve"> 106 (December): 45–59. doi:10.1016/j.tpb.2015.10.001.</w:t>
      </w:r>
    </w:p>
    <w:p w14:paraId="50076BA0"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D44992">
        <w:rPr>
          <w:rFonts w:ascii="Times New Roman" w:hAnsi="Times New Roman" w:cs="Times New Roman"/>
          <w:i/>
          <w:iCs/>
          <w:noProof/>
        </w:rPr>
        <w:t>Genetics</w:t>
      </w:r>
      <w:r w:rsidRPr="00D44992">
        <w:rPr>
          <w:rFonts w:ascii="Times New Roman" w:hAnsi="Times New Roman" w:cs="Times New Roman"/>
          <w:noProof/>
        </w:rPr>
        <w:t xml:space="preserve"> 196 (3) (January 7): 1–35. doi:10.1534/genetics.113.156190.</w:t>
      </w:r>
    </w:p>
    <w:p w14:paraId="47B8A780"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Baranyi, József. 1997. “Simple Is Good as Long as It Is Enough.” </w:t>
      </w:r>
      <w:r w:rsidRPr="00D44992">
        <w:rPr>
          <w:rFonts w:ascii="Times New Roman" w:hAnsi="Times New Roman" w:cs="Times New Roman"/>
          <w:i/>
          <w:iCs/>
          <w:noProof/>
        </w:rPr>
        <w:t>Commentary</w:t>
      </w:r>
      <w:r w:rsidRPr="00D44992">
        <w:rPr>
          <w:rFonts w:ascii="Times New Roman" w:hAnsi="Times New Roman" w:cs="Times New Roman"/>
          <w:noProof/>
        </w:rPr>
        <w:t xml:space="preserve"> (1996): 391–394. doi:10.1006/fmic.1996.0080.</w:t>
      </w:r>
    </w:p>
    <w:p w14:paraId="11FEB331"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Baranyi, József, and Terry a. Roberts. 1994. “A Dynamic Approach to Predicting Bacterial Growth in Food.” </w:t>
      </w:r>
      <w:r w:rsidRPr="00D44992">
        <w:rPr>
          <w:rFonts w:ascii="Times New Roman" w:hAnsi="Times New Roman" w:cs="Times New Roman"/>
          <w:i/>
          <w:iCs/>
          <w:noProof/>
        </w:rPr>
        <w:t>International Journal of Food Microbiology</w:t>
      </w:r>
      <w:r w:rsidRPr="00D44992">
        <w:rPr>
          <w:rFonts w:ascii="Times New Roman" w:hAnsi="Times New Roman" w:cs="Times New Roman"/>
          <w:noProof/>
        </w:rPr>
        <w:t xml:space="preserve"> 23: 277–294. doi:10.1016/0168-1605(94)90157-0.</w:t>
      </w:r>
    </w:p>
    <w:p w14:paraId="732D2288"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Chevin, Luis-Miguel. 2011. “On Measuring Selection in Experimental Evolution.” </w:t>
      </w:r>
      <w:r w:rsidRPr="00D44992">
        <w:rPr>
          <w:rFonts w:ascii="Times New Roman" w:hAnsi="Times New Roman" w:cs="Times New Roman"/>
          <w:i/>
          <w:iCs/>
          <w:noProof/>
        </w:rPr>
        <w:t>Biology Letters</w:t>
      </w:r>
      <w:r w:rsidRPr="00D44992">
        <w:rPr>
          <w:rFonts w:ascii="Times New Roman" w:hAnsi="Times New Roman" w:cs="Times New Roman"/>
          <w:noProof/>
        </w:rPr>
        <w:t xml:space="preserve"> 7 (2) (April 23): 210–3. doi:10.1098/rsbl.2010.0580.</w:t>
      </w:r>
    </w:p>
    <w:p w14:paraId="2592C367"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D44992">
        <w:rPr>
          <w:rFonts w:ascii="Times New Roman" w:hAnsi="Times New Roman" w:cs="Times New Roman"/>
          <w:i/>
          <w:iCs/>
          <w:noProof/>
        </w:rPr>
        <w:t>Methods in Ecology and Evolution</w:t>
      </w:r>
      <w:r w:rsidRPr="00D44992">
        <w:rPr>
          <w:rFonts w:ascii="Times New Roman" w:hAnsi="Times New Roman" w:cs="Times New Roman"/>
          <w:noProof/>
        </w:rPr>
        <w:t xml:space="preserve"> 1 (3): 253–262. doi:10.1111/j.2041-210X.2010.00029.x.</w:t>
      </w:r>
    </w:p>
    <w:p w14:paraId="0A5F13F9"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D44992">
        <w:rPr>
          <w:rFonts w:ascii="Times New Roman" w:hAnsi="Times New Roman" w:cs="Times New Roman"/>
          <w:i/>
          <w:iCs/>
          <w:noProof/>
        </w:rPr>
        <w:t>Plos One</w:t>
      </w:r>
      <w:r w:rsidRPr="00D44992">
        <w:rPr>
          <w:rFonts w:ascii="Times New Roman" w:hAnsi="Times New Roman" w:cs="Times New Roman"/>
          <w:noProof/>
        </w:rPr>
        <w:t xml:space="preserve"> 10 (6): e0126915. doi:10.1371/journal.pone.0126915.</w:t>
      </w:r>
    </w:p>
    <w:p w14:paraId="7C8DEADB"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Crow, James F., and Motoo Kimura. 1970. </w:t>
      </w:r>
      <w:r w:rsidRPr="00D44992">
        <w:rPr>
          <w:rFonts w:ascii="Times New Roman" w:hAnsi="Times New Roman" w:cs="Times New Roman"/>
          <w:i/>
          <w:iCs/>
          <w:noProof/>
        </w:rPr>
        <w:t>An Introduction to Population Genetics Theory</w:t>
      </w:r>
      <w:r w:rsidRPr="00D44992">
        <w:rPr>
          <w:rFonts w:ascii="Times New Roman" w:hAnsi="Times New Roman" w:cs="Times New Roman"/>
          <w:noProof/>
        </w:rPr>
        <w:t>. Minneapolis: Burgess Pub. Co.</w:t>
      </w:r>
    </w:p>
    <w:p w14:paraId="6B77C4A0"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Dilao, Rui, and Tiago Domingos. 1999. “A General Approach to the Modelling of Trophic Chains.” </w:t>
      </w:r>
      <w:r w:rsidRPr="00D44992">
        <w:rPr>
          <w:rFonts w:ascii="Times New Roman" w:hAnsi="Times New Roman" w:cs="Times New Roman"/>
          <w:i/>
          <w:iCs/>
          <w:noProof/>
        </w:rPr>
        <w:t>Ecological Modelling</w:t>
      </w:r>
      <w:r w:rsidRPr="00D44992">
        <w:rPr>
          <w:rFonts w:ascii="Times New Roman" w:hAnsi="Times New Roman" w:cs="Times New Roman"/>
          <w:noProof/>
        </w:rPr>
        <w:t xml:space="preserve"> 132 (3): 20. doi:10.1016/S0304-3800(00)00272-6.</w:t>
      </w:r>
    </w:p>
    <w:p w14:paraId="6CBF0BB5"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Gallet, Romain, Tim F. Cooper, Santiago F. Elena, and Thomas Lenormand. 2012. “Measuring Selection Coefficients below 10</w:t>
      </w:r>
      <w:r w:rsidRPr="00D44992">
        <w:rPr>
          <w:rFonts w:ascii="Times New Roman" w:hAnsi="Times New Roman" w:cs="Times New Roman"/>
          <w:noProof/>
          <w:vertAlign w:val="superscript"/>
        </w:rPr>
        <w:t>-3</w:t>
      </w:r>
      <w:r w:rsidRPr="00D44992">
        <w:rPr>
          <w:rFonts w:ascii="Times New Roman" w:hAnsi="Times New Roman" w:cs="Times New Roman"/>
          <w:noProof/>
        </w:rPr>
        <w:t xml:space="preserve">: Method, Questions, and Prospects.” </w:t>
      </w:r>
      <w:r w:rsidRPr="00D44992">
        <w:rPr>
          <w:rFonts w:ascii="Times New Roman" w:hAnsi="Times New Roman" w:cs="Times New Roman"/>
          <w:i/>
          <w:iCs/>
          <w:noProof/>
        </w:rPr>
        <w:t>Genetics</w:t>
      </w:r>
      <w:r w:rsidRPr="00D44992">
        <w:rPr>
          <w:rFonts w:ascii="Times New Roman" w:hAnsi="Times New Roman" w:cs="Times New Roman"/>
          <w:noProof/>
        </w:rPr>
        <w:t xml:space="preserve"> 190 (1) (January): 175–86. doi:10.1534/genetics.111.133454.</w:t>
      </w:r>
    </w:p>
    <w:p w14:paraId="78311A02"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Gilpin, Michael E., and Francisco J. Ayala. 1973. “Global Models of Growth and Competition.” </w:t>
      </w:r>
      <w:r w:rsidRPr="00D44992">
        <w:rPr>
          <w:rFonts w:ascii="Times New Roman" w:hAnsi="Times New Roman" w:cs="Times New Roman"/>
          <w:i/>
          <w:iCs/>
          <w:noProof/>
        </w:rPr>
        <w:t>Proceedings of the National Academy of Sciences of the United States of America</w:t>
      </w:r>
      <w:r w:rsidRPr="00D44992">
        <w:rPr>
          <w:rFonts w:ascii="Times New Roman" w:hAnsi="Times New Roman" w:cs="Times New Roman"/>
          <w:noProof/>
        </w:rPr>
        <w:t xml:space="preserve"> 70 (12 Pt 1-2): 3590–3593. doi:10.1073/pnas.70.12.3590.</w:t>
      </w:r>
    </w:p>
    <w:p w14:paraId="0EBFB74A"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Hall, Barry G., Hande Acar, Anna Nandipati, and Miriam Barlow. 2014. “Growth Rates Made Easy.” </w:t>
      </w:r>
      <w:r w:rsidRPr="00D44992">
        <w:rPr>
          <w:rFonts w:ascii="Times New Roman" w:hAnsi="Times New Roman" w:cs="Times New Roman"/>
          <w:i/>
          <w:iCs/>
          <w:noProof/>
        </w:rPr>
        <w:t>Molecular Biology and Evolution</w:t>
      </w:r>
      <w:r w:rsidRPr="00D44992">
        <w:rPr>
          <w:rFonts w:ascii="Times New Roman" w:hAnsi="Times New Roman" w:cs="Times New Roman"/>
          <w:noProof/>
        </w:rPr>
        <w:t xml:space="preserve"> 31 (1): 232–238. doi:10.1093/molbev/mst187.</w:t>
      </w:r>
    </w:p>
    <w:p w14:paraId="6BE74F66"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D44992">
        <w:rPr>
          <w:rFonts w:ascii="Times New Roman" w:hAnsi="Times New Roman" w:cs="Times New Roman"/>
          <w:i/>
          <w:iCs/>
          <w:noProof/>
        </w:rPr>
        <w:t>Science</w:t>
      </w:r>
      <w:r w:rsidRPr="00D44992">
        <w:rPr>
          <w:rFonts w:ascii="Times New Roman" w:hAnsi="Times New Roman" w:cs="Times New Roman"/>
          <w:noProof/>
        </w:rPr>
        <w:t xml:space="preserve"> 311 (5767) (March): 1615–7. doi:10.1126/science.1122469.</w:t>
      </w:r>
    </w:p>
    <w:p w14:paraId="23DDDAC4"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Jones, Eric, Travis Oliphant, Pearu Peterson, and others. 2001. “SciPy: Open Source Scientific Tools for Python.” http://www.scipy.org/.</w:t>
      </w:r>
    </w:p>
    <w:p w14:paraId="111E5B76"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Kass, Robert, and Adrian Raftery. 1995. “Bayes Factors.” </w:t>
      </w:r>
      <w:r w:rsidRPr="00D44992">
        <w:rPr>
          <w:rFonts w:ascii="Times New Roman" w:hAnsi="Times New Roman" w:cs="Times New Roman"/>
          <w:i/>
          <w:iCs/>
          <w:noProof/>
        </w:rPr>
        <w:t>Journal of the American Statistical Association</w:t>
      </w:r>
      <w:r w:rsidRPr="00D44992">
        <w:rPr>
          <w:rFonts w:ascii="Times New Roman" w:hAnsi="Times New Roman" w:cs="Times New Roman"/>
          <w:noProof/>
        </w:rPr>
        <w:t>: 773–795. doi:doi: 10.2307/2291091.</w:t>
      </w:r>
    </w:p>
    <w:p w14:paraId="54A77191"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D44992">
        <w:rPr>
          <w:rFonts w:ascii="Times New Roman" w:hAnsi="Times New Roman" w:cs="Times New Roman"/>
          <w:i/>
          <w:iCs/>
          <w:noProof/>
        </w:rPr>
        <w:t>Nature</w:t>
      </w:r>
      <w:r w:rsidRPr="00D44992">
        <w:rPr>
          <w:rFonts w:ascii="Times New Roman" w:hAnsi="Times New Roman" w:cs="Times New Roman"/>
          <w:noProof/>
        </w:rPr>
        <w:t xml:space="preserve"> 519 (7542) (February 25): 181–186. doi:10.1038/nature14279.</w:t>
      </w:r>
    </w:p>
    <w:p w14:paraId="36BCAE41"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Masel, Joanna. 2014. “Eco-Evolutionary ‘Fitness’ in 3 Dimensions: Absolute Growth, Absolute Efficiency, and Relative Competitiveness.” Populations and Evolution. </w:t>
      </w:r>
      <w:r w:rsidRPr="00D44992">
        <w:rPr>
          <w:rFonts w:ascii="Times New Roman" w:hAnsi="Times New Roman" w:cs="Times New Roman"/>
          <w:i/>
          <w:iCs/>
          <w:noProof/>
        </w:rPr>
        <w:t>arXiv:1407.1024v3</w:t>
      </w:r>
      <w:r w:rsidRPr="00D44992">
        <w:rPr>
          <w:rFonts w:ascii="Times New Roman" w:hAnsi="Times New Roman" w:cs="Times New Roman"/>
          <w:noProof/>
        </w:rPr>
        <w:t xml:space="preserve"> (July): 1–44.</w:t>
      </w:r>
    </w:p>
    <w:p w14:paraId="7F75C0A3"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636C22ED"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Otto, Sarah P., and Troy Day. 2007. </w:t>
      </w:r>
      <w:r w:rsidRPr="00D44992">
        <w:rPr>
          <w:rFonts w:ascii="Times New Roman" w:hAnsi="Times New Roman" w:cs="Times New Roman"/>
          <w:i/>
          <w:iCs/>
          <w:noProof/>
        </w:rPr>
        <w:t>A Biologist’s Guide to Mathematical Modeling in Ecology and Evolution</w:t>
      </w:r>
      <w:r w:rsidRPr="00D44992">
        <w:rPr>
          <w:rFonts w:ascii="Times New Roman" w:hAnsi="Times New Roman" w:cs="Times New Roman"/>
          <w:noProof/>
        </w:rPr>
        <w:t>. Princeton University Press.</w:t>
      </w:r>
    </w:p>
    <w:p w14:paraId="4684C5B9"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Richards, F. J. 1959. “A Flexible Growth Function for Empirical Use.” </w:t>
      </w:r>
      <w:r w:rsidRPr="00D44992">
        <w:rPr>
          <w:rFonts w:ascii="Times New Roman" w:hAnsi="Times New Roman" w:cs="Times New Roman"/>
          <w:i/>
          <w:iCs/>
          <w:noProof/>
        </w:rPr>
        <w:t>Journal of Experimental Botany</w:t>
      </w:r>
      <w:r w:rsidRPr="00D44992">
        <w:rPr>
          <w:rFonts w:ascii="Times New Roman" w:hAnsi="Times New Roman" w:cs="Times New Roman"/>
          <w:noProof/>
        </w:rPr>
        <w:t xml:space="preserve"> 10 (2): 290–301. doi:10.1093/jxb/10.2.290.</w:t>
      </w:r>
    </w:p>
    <w:p w14:paraId="6EA22C10"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Schnute, Jon. 1981. “A Versatile Growth Model with Statistically Stable Parameters.” </w:t>
      </w:r>
      <w:r w:rsidRPr="00D44992">
        <w:rPr>
          <w:rFonts w:ascii="Times New Roman" w:hAnsi="Times New Roman" w:cs="Times New Roman"/>
          <w:i/>
          <w:iCs/>
          <w:noProof/>
        </w:rPr>
        <w:t>Canadian Journal of Fisheries and Aquatic Sciences</w:t>
      </w:r>
      <w:r w:rsidRPr="00D44992">
        <w:rPr>
          <w:rFonts w:ascii="Times New Roman" w:hAnsi="Times New Roman" w:cs="Times New Roman"/>
          <w:noProof/>
        </w:rPr>
        <w:t xml:space="preserve"> 38 (9) (September): 1128–1140. doi:10.1139/f81-153.</w:t>
      </w:r>
    </w:p>
    <w:p w14:paraId="5E814431"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Ward, Eric J. 2008. “A Review and Comparison of Four Commonly Used Bayesian and Maximum Likelihood Model Selection Tools.” </w:t>
      </w:r>
      <w:r w:rsidRPr="00D44992">
        <w:rPr>
          <w:rFonts w:ascii="Times New Roman" w:hAnsi="Times New Roman" w:cs="Times New Roman"/>
          <w:i/>
          <w:iCs/>
          <w:noProof/>
        </w:rPr>
        <w:t>Ecological Modelling</w:t>
      </w:r>
      <w:r w:rsidRPr="00D44992">
        <w:rPr>
          <w:rFonts w:ascii="Times New Roman" w:hAnsi="Times New Roman" w:cs="Times New Roman"/>
          <w:noProof/>
        </w:rPr>
        <w:t xml:space="preserve"> 211 (1-2): 1–10. doi:10.1016/j.ecolmodel.2007.10.030.</w:t>
      </w:r>
    </w:p>
    <w:p w14:paraId="2021F8AD" w14:textId="77777777" w:rsidR="00D44992" w:rsidRPr="00D44992" w:rsidRDefault="00D44992" w:rsidP="00507681">
      <w:pPr>
        <w:widowControl w:val="0"/>
        <w:autoSpaceDE w:val="0"/>
        <w:autoSpaceDN w:val="0"/>
        <w:adjustRightInd w:val="0"/>
        <w:spacing w:before="100" w:after="100"/>
        <w:ind w:left="480"/>
        <w:rPr>
          <w:rFonts w:ascii="Times New Roman" w:hAnsi="Times New Roman" w:cs="Times New Roman"/>
          <w:noProof/>
        </w:rPr>
      </w:pPr>
      <w:r w:rsidRPr="00D44992">
        <w:rPr>
          <w:rFonts w:ascii="Times New Roman" w:hAnsi="Times New Roman" w:cs="Times New Roman"/>
          <w:noProof/>
        </w:rPr>
        <w:t xml:space="preserve">Wiser, Michael J, and Richard E. Lenski. 2015. “A Comparison of Methods to Measure Fitness in Escherichia Coli.” </w:t>
      </w:r>
      <w:r w:rsidRPr="00D44992">
        <w:rPr>
          <w:rFonts w:ascii="Times New Roman" w:hAnsi="Times New Roman" w:cs="Times New Roman"/>
          <w:i/>
          <w:iCs/>
          <w:noProof/>
        </w:rPr>
        <w:t>PLOS ONE</w:t>
      </w:r>
      <w:r w:rsidRPr="00D44992">
        <w:rPr>
          <w:rFonts w:ascii="Times New Roman" w:hAnsi="Times New Roman" w:cs="Times New Roman"/>
          <w:noProof/>
        </w:rPr>
        <w:t xml:space="preserve"> 10 (5): e0126210. doi:10.1371/journal.pone.0126210.</w:t>
      </w:r>
    </w:p>
    <w:p w14:paraId="1D182A15" w14:textId="411A40B8" w:rsidR="00BC14C2" w:rsidRPr="00BC14C2" w:rsidRDefault="00BC14C2" w:rsidP="00507681">
      <w:pPr>
        <w:widowControl w:val="0"/>
        <w:autoSpaceDE w:val="0"/>
        <w:autoSpaceDN w:val="0"/>
        <w:adjustRightInd w:val="0"/>
        <w:spacing w:before="100" w:after="100"/>
        <w:ind w:left="480"/>
      </w:pPr>
      <w:r>
        <w:fldChar w:fldCharType="end"/>
      </w:r>
    </w:p>
    <w:p w14:paraId="4313237F" w14:textId="77777777" w:rsidR="006E28DC" w:rsidRDefault="006E28DC" w:rsidP="00507681"/>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D44992" w:rsidRDefault="00D44992" w:rsidP="00A362F7">
      <w:r>
        <w:separator/>
      </w:r>
    </w:p>
  </w:endnote>
  <w:endnote w:type="continuationSeparator" w:id="0">
    <w:p w14:paraId="6CFC188D" w14:textId="77777777" w:rsidR="00D44992" w:rsidRDefault="00D4499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D44992" w:rsidRDefault="00D44992">
        <w:pPr>
          <w:pStyle w:val="Footer"/>
          <w:jc w:val="center"/>
        </w:pPr>
        <w:r>
          <w:fldChar w:fldCharType="begin"/>
        </w:r>
        <w:r>
          <w:instrText xml:space="preserve"> PAGE   \* MERGEFORMAT </w:instrText>
        </w:r>
        <w:r>
          <w:fldChar w:fldCharType="separate"/>
        </w:r>
        <w:r w:rsidR="00507681">
          <w:rPr>
            <w:noProof/>
          </w:rPr>
          <w:t>14</w:t>
        </w:r>
        <w:r>
          <w:rPr>
            <w:noProof/>
          </w:rPr>
          <w:fldChar w:fldCharType="end"/>
        </w:r>
      </w:p>
    </w:sdtContent>
  </w:sdt>
  <w:p w14:paraId="04BCEBB2" w14:textId="77777777" w:rsidR="00D44992" w:rsidRDefault="00D4499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D44992" w:rsidRDefault="00D44992" w:rsidP="00E95165">
        <w:pPr>
          <w:pStyle w:val="Footer"/>
          <w:jc w:val="center"/>
        </w:pPr>
        <w:r>
          <w:fldChar w:fldCharType="begin"/>
        </w:r>
        <w:r w:rsidRPr="00E95165">
          <w:instrText xml:space="preserve"> PAGE   \* MERGEFORMAT </w:instrText>
        </w:r>
        <w:r>
          <w:fldChar w:fldCharType="separate"/>
        </w:r>
        <w:r w:rsidR="00507681">
          <w:rPr>
            <w:noProof/>
          </w:rPr>
          <w:t>13</w:t>
        </w:r>
        <w:r>
          <w:rPr>
            <w:noProof/>
          </w:rPr>
          <w:fldChar w:fldCharType="end"/>
        </w:r>
      </w:p>
    </w:sdtContent>
  </w:sdt>
  <w:p w14:paraId="4FA56F78" w14:textId="77777777" w:rsidR="00D44992" w:rsidRDefault="00D4499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D44992" w:rsidRDefault="00D44992" w:rsidP="00A362F7">
      <w:r>
        <w:separator/>
      </w:r>
    </w:p>
  </w:footnote>
  <w:footnote w:type="continuationSeparator" w:id="0">
    <w:p w14:paraId="720B2685" w14:textId="77777777" w:rsidR="00D44992" w:rsidRDefault="00D4499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D44992" w:rsidRDefault="00D4499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D44992" w:rsidRDefault="00D44992"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424B"/>
    <w:rsid w:val="00016742"/>
    <w:rsid w:val="00022994"/>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779D8"/>
    <w:rsid w:val="00184154"/>
    <w:rsid w:val="001935CF"/>
    <w:rsid w:val="001D0A3F"/>
    <w:rsid w:val="001D731C"/>
    <w:rsid w:val="001E3E51"/>
    <w:rsid w:val="001E63B9"/>
    <w:rsid w:val="002065DF"/>
    <w:rsid w:val="002136EB"/>
    <w:rsid w:val="00231A0D"/>
    <w:rsid w:val="00232E7C"/>
    <w:rsid w:val="00241CDA"/>
    <w:rsid w:val="0025255E"/>
    <w:rsid w:val="002545FB"/>
    <w:rsid w:val="00266364"/>
    <w:rsid w:val="00292016"/>
    <w:rsid w:val="002B2CF9"/>
    <w:rsid w:val="002D1BDB"/>
    <w:rsid w:val="002D33FF"/>
    <w:rsid w:val="002D3423"/>
    <w:rsid w:val="003202F1"/>
    <w:rsid w:val="00321D10"/>
    <w:rsid w:val="00322C2A"/>
    <w:rsid w:val="003363E0"/>
    <w:rsid w:val="00350EA0"/>
    <w:rsid w:val="003512A0"/>
    <w:rsid w:val="00353E9F"/>
    <w:rsid w:val="003578D2"/>
    <w:rsid w:val="00363107"/>
    <w:rsid w:val="00363F78"/>
    <w:rsid w:val="003D0164"/>
    <w:rsid w:val="003E7D70"/>
    <w:rsid w:val="00406968"/>
    <w:rsid w:val="00412582"/>
    <w:rsid w:val="00425869"/>
    <w:rsid w:val="0044050E"/>
    <w:rsid w:val="00451F50"/>
    <w:rsid w:val="00464BA0"/>
    <w:rsid w:val="004762FF"/>
    <w:rsid w:val="004A72EC"/>
    <w:rsid w:val="004C26D4"/>
    <w:rsid w:val="004E67C2"/>
    <w:rsid w:val="004F41E2"/>
    <w:rsid w:val="004F69EA"/>
    <w:rsid w:val="00503DBB"/>
    <w:rsid w:val="00507681"/>
    <w:rsid w:val="00520F09"/>
    <w:rsid w:val="005226B0"/>
    <w:rsid w:val="0053290E"/>
    <w:rsid w:val="00541F23"/>
    <w:rsid w:val="00542096"/>
    <w:rsid w:val="00547A93"/>
    <w:rsid w:val="00547C93"/>
    <w:rsid w:val="00551D58"/>
    <w:rsid w:val="00555009"/>
    <w:rsid w:val="00563F73"/>
    <w:rsid w:val="00565349"/>
    <w:rsid w:val="00574E06"/>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5E"/>
    <w:rsid w:val="00811C45"/>
    <w:rsid w:val="008200D3"/>
    <w:rsid w:val="00837DFB"/>
    <w:rsid w:val="00840031"/>
    <w:rsid w:val="008445BE"/>
    <w:rsid w:val="00865920"/>
    <w:rsid w:val="00872AE7"/>
    <w:rsid w:val="00895982"/>
    <w:rsid w:val="008D29A3"/>
    <w:rsid w:val="008F295D"/>
    <w:rsid w:val="008F3527"/>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87CA6"/>
    <w:rsid w:val="00AB3A9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5ED5"/>
    <w:rsid w:val="00C4070E"/>
    <w:rsid w:val="00C432BE"/>
    <w:rsid w:val="00C640AA"/>
    <w:rsid w:val="00C77C23"/>
    <w:rsid w:val="00C95EA3"/>
    <w:rsid w:val="00C97988"/>
    <w:rsid w:val="00CB2929"/>
    <w:rsid w:val="00CB34CC"/>
    <w:rsid w:val="00CC51DD"/>
    <w:rsid w:val="00CD3999"/>
    <w:rsid w:val="00CE2595"/>
    <w:rsid w:val="00D220AB"/>
    <w:rsid w:val="00D271A1"/>
    <w:rsid w:val="00D31092"/>
    <w:rsid w:val="00D35A20"/>
    <w:rsid w:val="00D373CC"/>
    <w:rsid w:val="00D44992"/>
    <w:rsid w:val="00D46522"/>
    <w:rsid w:val="00D77AD4"/>
    <w:rsid w:val="00DA4024"/>
    <w:rsid w:val="00DD72E5"/>
    <w:rsid w:val="00E14ACF"/>
    <w:rsid w:val="00E33F77"/>
    <w:rsid w:val="00E36AEA"/>
    <w:rsid w:val="00E429B2"/>
    <w:rsid w:val="00E50794"/>
    <w:rsid w:val="00E61648"/>
    <w:rsid w:val="00E61B9A"/>
    <w:rsid w:val="00E74D07"/>
    <w:rsid w:val="00E77F4F"/>
    <w:rsid w:val="00E842FC"/>
    <w:rsid w:val="00E95165"/>
    <w:rsid w:val="00EB198A"/>
    <w:rsid w:val="00EB59A8"/>
    <w:rsid w:val="00EB6B87"/>
    <w:rsid w:val="00EB7652"/>
    <w:rsid w:val="00F06513"/>
    <w:rsid w:val="00F06897"/>
    <w:rsid w:val="00F121DF"/>
    <w:rsid w:val="00F23E09"/>
    <w:rsid w:val="00F378C2"/>
    <w:rsid w:val="00F51148"/>
    <w:rsid w:val="00F54779"/>
    <w:rsid w:val="00F649AD"/>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AFAC762-3FA1-44D8-8B2B-902BB63CD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TotalTime>
  <Pages>16</Pages>
  <Words>17289</Words>
  <Characters>86446</Characters>
  <Application>Microsoft Office Word</Application>
  <DocSecurity>0</DocSecurity>
  <Lines>720</Lines>
  <Paragraphs>20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03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2</cp:revision>
  <cp:lastPrinted>2015-07-23T12:55:00Z</cp:lastPrinted>
  <dcterms:created xsi:type="dcterms:W3CDTF">2015-12-22T15:38:00Z</dcterms:created>
  <dcterms:modified xsi:type="dcterms:W3CDTF">2015-12-30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